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xml" ContentType="application/xml"/>
  <Default Extension="png" ContentType="image/png"/>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Override PartName="/word/header1.xml" ContentType="application/vnd.openxmlformats-officedocument.wordprocessingml.header+xml"/>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6520" w:rsidRDefault="00A26520"/>
    <w:p w:rsidR="00A26520" w:rsidRDefault="00731510" w:rsidP="00554190">
      <w:pPr>
        <w:pStyle w:val="Title"/>
        <w:jc w:val="center"/>
      </w:pPr>
      <w:r w:rsidRPr="00731510">
        <w:t>Compar</w:t>
      </w:r>
      <w:r w:rsidR="0060104C">
        <w:t xml:space="preserve">ative effectiveness of </w:t>
      </w:r>
      <w:proofErr w:type="spellStart"/>
      <w:r w:rsidR="0060104C">
        <w:t>alendronate</w:t>
      </w:r>
      <w:proofErr w:type="spellEnd"/>
      <w:r w:rsidR="0060104C">
        <w:t xml:space="preserve"> and </w:t>
      </w:r>
      <w:proofErr w:type="spellStart"/>
      <w:r w:rsidR="0060104C">
        <w:t>r</w:t>
      </w:r>
      <w:r w:rsidRPr="00731510">
        <w:t>isedronate</w:t>
      </w:r>
      <w:proofErr w:type="spellEnd"/>
      <w:r w:rsidRPr="00731510">
        <w:t xml:space="preserve"> in reducing the risk of hip fracture </w:t>
      </w:r>
    </w:p>
    <w:p w:rsidR="0092461C" w:rsidRDefault="0092461C">
      <w:pPr>
        <w:rPr>
          <w:b/>
        </w:rPr>
      </w:pPr>
      <w:r>
        <w:rPr>
          <w:b/>
        </w:rPr>
        <w:t>Version</w:t>
      </w:r>
      <w:r w:rsidR="00FE2F14">
        <w:rPr>
          <w:b/>
        </w:rPr>
        <w:t>:</w:t>
      </w:r>
      <w:r>
        <w:rPr>
          <w:b/>
        </w:rPr>
        <w:t xml:space="preserve"> </w:t>
      </w:r>
      <w:r w:rsidR="00235BDD">
        <w:t>0.</w:t>
      </w:r>
      <w:r w:rsidR="00731510">
        <w:t>1</w:t>
      </w:r>
    </w:p>
    <w:p w:rsidR="00FE2F14" w:rsidRDefault="00FE2F14">
      <w:pPr>
        <w:rPr>
          <w:b/>
        </w:rPr>
      </w:pPr>
    </w:p>
    <w:p w:rsidR="0060104C"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84B89" w:rsidRPr="0060104C" w:rsidRDefault="0060104C">
      <w:proofErr w:type="spellStart"/>
      <w:r>
        <w:t>Yeesuk</w:t>
      </w:r>
      <w:proofErr w:type="spellEnd"/>
      <w:r>
        <w:t xml:space="preserve"> Kim, MD PhD, </w:t>
      </w:r>
      <w:proofErr w:type="spellStart"/>
      <w:r>
        <w:t>Hanyang</w:t>
      </w:r>
      <w:proofErr w:type="spellEnd"/>
      <w:r>
        <w:t xml:space="preserve"> University</w:t>
      </w:r>
    </w:p>
    <w:p w:rsidR="00CA21CE" w:rsidRDefault="00CA21CE" w:rsidP="00CA21CE">
      <w:r>
        <w:t>Patrick Ryan, PhD, Janssen Research and Development</w:t>
      </w:r>
    </w:p>
    <w:p w:rsidR="001604CF" w:rsidRDefault="001604CF" w:rsidP="00CA21CE">
      <w:proofErr w:type="spellStart"/>
      <w:r>
        <w:t>Martijn</w:t>
      </w:r>
      <w:proofErr w:type="spellEnd"/>
      <w:r>
        <w:t xml:space="preserve"> </w:t>
      </w:r>
      <w:proofErr w:type="spellStart"/>
      <w:r>
        <w:t>Schuemia</w:t>
      </w:r>
      <w:proofErr w:type="spellEnd"/>
      <w:r>
        <w:t>, PhD, Janssen Research and Development</w:t>
      </w:r>
    </w:p>
    <w:p w:rsidR="001604CF" w:rsidRDefault="001604CF" w:rsidP="00CA21CE">
      <w:r>
        <w:t xml:space="preserve">Marc Suchard, MD PhD, </w:t>
      </w:r>
      <w:r w:rsidR="0060104C">
        <w:t>University of California, Los Angeles</w:t>
      </w:r>
    </w:p>
    <w:p w:rsidR="00731510" w:rsidRPr="00CB5628" w:rsidRDefault="00731510"/>
    <w:p w:rsidR="00A26520" w:rsidRDefault="00A26520">
      <w:r w:rsidRPr="00554190">
        <w:rPr>
          <w:b/>
        </w:rPr>
        <w:t>Date</w:t>
      </w:r>
      <w:r w:rsidR="0074593E" w:rsidRPr="00554190">
        <w:rPr>
          <w:b/>
        </w:rPr>
        <w:t>:</w:t>
      </w:r>
      <w:r w:rsidR="00EE506E">
        <w:t xml:space="preserve">  </w:t>
      </w:r>
      <w:r w:rsidR="00731510">
        <w:t>23 March 2017</w:t>
      </w:r>
    </w:p>
    <w:p w:rsidR="00EE506E" w:rsidRDefault="00EE506E"/>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Theme="minorEastAsia"/>
          <w:noProof/>
        </w:rPr>
      </w:sdtEndPr>
      <w:sdtContent>
        <w:p w:rsidR="00D8092D" w:rsidRPr="00D8092D" w:rsidRDefault="00572D03" w:rsidP="00D8092D">
          <w:pPr>
            <w:pStyle w:val="TOCHeading"/>
            <w:rPr>
              <w:lang w:eastAsia="ko-KR"/>
            </w:rPr>
          </w:pPr>
          <w:r>
            <w:t>Table of c</w:t>
          </w:r>
          <w:r w:rsidR="000F0CE6">
            <w:t>ontents</w:t>
          </w:r>
        </w:p>
        <w:p w:rsidR="00D8092D" w:rsidRDefault="007351F8">
          <w:pPr>
            <w:pStyle w:val="TOC1"/>
            <w:tabs>
              <w:tab w:val="left" w:pos="440"/>
              <w:tab w:val="right" w:leader="dot" w:pos="9350"/>
            </w:tabs>
            <w:rPr>
              <w:noProof/>
              <w:kern w:val="2"/>
              <w:sz w:val="24"/>
              <w:szCs w:val="24"/>
              <w:lang w:eastAsia="ko-KR"/>
            </w:rPr>
          </w:pPr>
          <w:r w:rsidRPr="007351F8">
            <w:fldChar w:fldCharType="begin"/>
          </w:r>
          <w:r w:rsidR="000F0CE6">
            <w:instrText xml:space="preserve"> TOC \o "1-3" \h \z \u </w:instrText>
          </w:r>
          <w:r w:rsidRPr="007351F8">
            <w:fldChar w:fldCharType="separate"/>
          </w:r>
          <w:hyperlink w:anchor="_Toc478136982" w:history="1">
            <w:r w:rsidR="00D8092D" w:rsidRPr="006B698F">
              <w:rPr>
                <w:rStyle w:val="Hyperlink"/>
                <w:noProof/>
              </w:rPr>
              <w:t>2</w:t>
            </w:r>
            <w:r w:rsidR="00D8092D">
              <w:rPr>
                <w:noProof/>
                <w:kern w:val="2"/>
                <w:sz w:val="24"/>
                <w:szCs w:val="24"/>
                <w:lang w:eastAsia="ko-KR"/>
              </w:rPr>
              <w:tab/>
            </w:r>
            <w:r w:rsidR="00D8092D" w:rsidRPr="006B698F">
              <w:rPr>
                <w:rStyle w:val="Hyperlink"/>
                <w:noProof/>
              </w:rPr>
              <w:t>List of abbreviations</w:t>
            </w:r>
            <w:r w:rsidR="00D8092D">
              <w:rPr>
                <w:noProof/>
                <w:webHidden/>
              </w:rPr>
              <w:tab/>
            </w:r>
            <w:r>
              <w:rPr>
                <w:noProof/>
                <w:webHidden/>
              </w:rPr>
              <w:fldChar w:fldCharType="begin"/>
            </w:r>
            <w:r w:rsidR="00D8092D">
              <w:rPr>
                <w:noProof/>
                <w:webHidden/>
              </w:rPr>
              <w:instrText xml:space="preserve"> PAGEREF _Toc478136982 \h </w:instrText>
            </w:r>
            <w:r w:rsidR="00981E97">
              <w:rPr>
                <w:noProof/>
              </w:rPr>
            </w:r>
            <w:r>
              <w:rPr>
                <w:noProof/>
                <w:webHidden/>
              </w:rPr>
              <w:fldChar w:fldCharType="separate"/>
            </w:r>
            <w:r w:rsidR="00D8092D">
              <w:rPr>
                <w:noProof/>
                <w:webHidden/>
              </w:rPr>
              <w:t>3</w:t>
            </w:r>
            <w:r>
              <w:rPr>
                <w:noProof/>
                <w:webHidden/>
              </w:rPr>
              <w:fldChar w:fldCharType="end"/>
            </w:r>
          </w:hyperlink>
        </w:p>
        <w:p w:rsidR="00D8092D" w:rsidRDefault="007351F8">
          <w:pPr>
            <w:pStyle w:val="TOC1"/>
            <w:tabs>
              <w:tab w:val="left" w:pos="440"/>
              <w:tab w:val="right" w:leader="dot" w:pos="9350"/>
            </w:tabs>
            <w:rPr>
              <w:noProof/>
              <w:kern w:val="2"/>
              <w:sz w:val="24"/>
              <w:szCs w:val="24"/>
              <w:lang w:eastAsia="ko-KR"/>
            </w:rPr>
          </w:pPr>
          <w:hyperlink w:anchor="_Toc478136983" w:history="1">
            <w:r w:rsidR="00D8092D" w:rsidRPr="006B698F">
              <w:rPr>
                <w:rStyle w:val="Hyperlink"/>
                <w:noProof/>
              </w:rPr>
              <w:t>3</w:t>
            </w:r>
            <w:r w:rsidR="00D8092D">
              <w:rPr>
                <w:noProof/>
                <w:kern w:val="2"/>
                <w:sz w:val="24"/>
                <w:szCs w:val="24"/>
                <w:lang w:eastAsia="ko-KR"/>
              </w:rPr>
              <w:tab/>
            </w:r>
            <w:r w:rsidR="00D8092D" w:rsidRPr="006B698F">
              <w:rPr>
                <w:rStyle w:val="Hyperlink"/>
                <w:noProof/>
              </w:rPr>
              <w:t>Abstract</w:t>
            </w:r>
            <w:r w:rsidR="00D8092D">
              <w:rPr>
                <w:noProof/>
                <w:webHidden/>
              </w:rPr>
              <w:tab/>
            </w:r>
            <w:r>
              <w:rPr>
                <w:noProof/>
                <w:webHidden/>
              </w:rPr>
              <w:fldChar w:fldCharType="begin"/>
            </w:r>
            <w:r w:rsidR="00D8092D">
              <w:rPr>
                <w:noProof/>
                <w:webHidden/>
              </w:rPr>
              <w:instrText xml:space="preserve"> PAGEREF _Toc478136983 \h </w:instrText>
            </w:r>
            <w:r w:rsidR="00981E97">
              <w:rPr>
                <w:noProof/>
              </w:rPr>
            </w:r>
            <w:r>
              <w:rPr>
                <w:noProof/>
                <w:webHidden/>
              </w:rPr>
              <w:fldChar w:fldCharType="separate"/>
            </w:r>
            <w:r w:rsidR="00D8092D">
              <w:rPr>
                <w:noProof/>
                <w:webHidden/>
              </w:rPr>
              <w:t>3</w:t>
            </w:r>
            <w:r>
              <w:rPr>
                <w:noProof/>
                <w:webHidden/>
              </w:rPr>
              <w:fldChar w:fldCharType="end"/>
            </w:r>
          </w:hyperlink>
        </w:p>
        <w:p w:rsidR="00D8092D" w:rsidRDefault="007351F8">
          <w:pPr>
            <w:pStyle w:val="TOC1"/>
            <w:tabs>
              <w:tab w:val="left" w:pos="440"/>
              <w:tab w:val="right" w:leader="dot" w:pos="9350"/>
            </w:tabs>
            <w:rPr>
              <w:noProof/>
              <w:kern w:val="2"/>
              <w:sz w:val="24"/>
              <w:szCs w:val="24"/>
              <w:lang w:eastAsia="ko-KR"/>
            </w:rPr>
          </w:pPr>
          <w:hyperlink w:anchor="_Toc478136984" w:history="1">
            <w:r w:rsidR="00D8092D" w:rsidRPr="006B698F">
              <w:rPr>
                <w:rStyle w:val="Hyperlink"/>
                <w:noProof/>
              </w:rPr>
              <w:t>4</w:t>
            </w:r>
            <w:r w:rsidR="00D8092D">
              <w:rPr>
                <w:noProof/>
                <w:kern w:val="2"/>
                <w:sz w:val="24"/>
                <w:szCs w:val="24"/>
                <w:lang w:eastAsia="ko-KR"/>
              </w:rPr>
              <w:tab/>
            </w:r>
            <w:r w:rsidR="00D8092D" w:rsidRPr="006B698F">
              <w:rPr>
                <w:rStyle w:val="Hyperlink"/>
                <w:noProof/>
              </w:rPr>
              <w:t>Amendments and Updates</w:t>
            </w:r>
            <w:r w:rsidR="00D8092D">
              <w:rPr>
                <w:noProof/>
                <w:webHidden/>
              </w:rPr>
              <w:tab/>
            </w:r>
            <w:r>
              <w:rPr>
                <w:noProof/>
                <w:webHidden/>
              </w:rPr>
              <w:fldChar w:fldCharType="begin"/>
            </w:r>
            <w:r w:rsidR="00D8092D">
              <w:rPr>
                <w:noProof/>
                <w:webHidden/>
              </w:rPr>
              <w:instrText xml:space="preserve"> PAGEREF _Toc478136984 \h </w:instrText>
            </w:r>
            <w:r w:rsidR="00981E97">
              <w:rPr>
                <w:noProof/>
              </w:rPr>
            </w:r>
            <w:r>
              <w:rPr>
                <w:noProof/>
                <w:webHidden/>
              </w:rPr>
              <w:fldChar w:fldCharType="separate"/>
            </w:r>
            <w:r w:rsidR="00D8092D">
              <w:rPr>
                <w:noProof/>
                <w:webHidden/>
              </w:rPr>
              <w:t>3</w:t>
            </w:r>
            <w:r>
              <w:rPr>
                <w:noProof/>
                <w:webHidden/>
              </w:rPr>
              <w:fldChar w:fldCharType="end"/>
            </w:r>
          </w:hyperlink>
        </w:p>
        <w:p w:rsidR="00D8092D" w:rsidRDefault="007351F8">
          <w:pPr>
            <w:pStyle w:val="TOC1"/>
            <w:tabs>
              <w:tab w:val="right" w:leader="dot" w:pos="9350"/>
            </w:tabs>
            <w:rPr>
              <w:noProof/>
              <w:kern w:val="2"/>
              <w:sz w:val="24"/>
              <w:szCs w:val="24"/>
              <w:lang w:eastAsia="ko-KR"/>
            </w:rPr>
          </w:pPr>
          <w:hyperlink w:anchor="_Toc478136985" w:history="1">
            <w:r w:rsidR="00D8092D" w:rsidRPr="006B698F">
              <w:rPr>
                <w:rStyle w:val="Hyperlink"/>
                <w:noProof/>
              </w:rPr>
              <w:t>Milestones</w:t>
            </w:r>
            <w:r w:rsidR="00D8092D">
              <w:rPr>
                <w:noProof/>
                <w:webHidden/>
              </w:rPr>
              <w:tab/>
            </w:r>
            <w:r>
              <w:rPr>
                <w:noProof/>
                <w:webHidden/>
              </w:rPr>
              <w:fldChar w:fldCharType="begin"/>
            </w:r>
            <w:r w:rsidR="00D8092D">
              <w:rPr>
                <w:noProof/>
                <w:webHidden/>
              </w:rPr>
              <w:instrText xml:space="preserve"> PAGEREF _Toc478136985 \h </w:instrText>
            </w:r>
            <w:r w:rsidR="00981E97">
              <w:rPr>
                <w:noProof/>
              </w:rPr>
            </w:r>
            <w:r>
              <w:rPr>
                <w:noProof/>
                <w:webHidden/>
              </w:rPr>
              <w:fldChar w:fldCharType="separate"/>
            </w:r>
            <w:r w:rsidR="00D8092D">
              <w:rPr>
                <w:noProof/>
                <w:webHidden/>
              </w:rPr>
              <w:t>3</w:t>
            </w:r>
            <w:r>
              <w:rPr>
                <w:noProof/>
                <w:webHidden/>
              </w:rPr>
              <w:fldChar w:fldCharType="end"/>
            </w:r>
          </w:hyperlink>
        </w:p>
        <w:p w:rsidR="00D8092D" w:rsidRDefault="007351F8">
          <w:pPr>
            <w:pStyle w:val="TOC1"/>
            <w:tabs>
              <w:tab w:val="left" w:pos="440"/>
              <w:tab w:val="right" w:leader="dot" w:pos="9350"/>
            </w:tabs>
            <w:rPr>
              <w:noProof/>
              <w:kern w:val="2"/>
              <w:sz w:val="24"/>
              <w:szCs w:val="24"/>
              <w:lang w:eastAsia="ko-KR"/>
            </w:rPr>
          </w:pPr>
          <w:hyperlink w:anchor="_Toc478136986" w:history="1">
            <w:r w:rsidR="00D8092D" w:rsidRPr="006B698F">
              <w:rPr>
                <w:rStyle w:val="Hyperlink"/>
                <w:noProof/>
              </w:rPr>
              <w:t>5</w:t>
            </w:r>
            <w:r w:rsidR="00D8092D">
              <w:rPr>
                <w:noProof/>
                <w:kern w:val="2"/>
                <w:sz w:val="24"/>
                <w:szCs w:val="24"/>
                <w:lang w:eastAsia="ko-KR"/>
              </w:rPr>
              <w:tab/>
            </w:r>
            <w:r w:rsidR="00D8092D" w:rsidRPr="006B698F">
              <w:rPr>
                <w:rStyle w:val="Hyperlink"/>
                <w:noProof/>
              </w:rPr>
              <w:t>Rationale and Background</w:t>
            </w:r>
            <w:r w:rsidR="00D8092D">
              <w:rPr>
                <w:noProof/>
                <w:webHidden/>
              </w:rPr>
              <w:tab/>
            </w:r>
            <w:r>
              <w:rPr>
                <w:noProof/>
                <w:webHidden/>
              </w:rPr>
              <w:fldChar w:fldCharType="begin"/>
            </w:r>
            <w:r w:rsidR="00D8092D">
              <w:rPr>
                <w:noProof/>
                <w:webHidden/>
              </w:rPr>
              <w:instrText xml:space="preserve"> PAGEREF _Toc478136986 \h </w:instrText>
            </w:r>
            <w:r w:rsidR="00981E97">
              <w:rPr>
                <w:noProof/>
              </w:rPr>
            </w:r>
            <w:r>
              <w:rPr>
                <w:noProof/>
                <w:webHidden/>
              </w:rPr>
              <w:fldChar w:fldCharType="separate"/>
            </w:r>
            <w:r w:rsidR="00D8092D">
              <w:rPr>
                <w:noProof/>
                <w:webHidden/>
              </w:rPr>
              <w:t>3</w:t>
            </w:r>
            <w:r>
              <w:rPr>
                <w:noProof/>
                <w:webHidden/>
              </w:rPr>
              <w:fldChar w:fldCharType="end"/>
            </w:r>
          </w:hyperlink>
        </w:p>
        <w:p w:rsidR="00D8092D" w:rsidRDefault="007351F8">
          <w:pPr>
            <w:pStyle w:val="TOC2"/>
            <w:tabs>
              <w:tab w:val="left" w:pos="960"/>
              <w:tab w:val="right" w:leader="dot" w:pos="9350"/>
            </w:tabs>
            <w:rPr>
              <w:noProof/>
              <w:kern w:val="2"/>
              <w:sz w:val="24"/>
              <w:szCs w:val="24"/>
              <w:lang w:eastAsia="ko-KR"/>
            </w:rPr>
          </w:pPr>
          <w:hyperlink w:anchor="_Toc478136987" w:history="1">
            <w:r w:rsidR="00D8092D" w:rsidRPr="006B698F">
              <w:rPr>
                <w:rStyle w:val="Hyperlink"/>
                <w:noProof/>
              </w:rPr>
              <w:t>5.1</w:t>
            </w:r>
            <w:r w:rsidR="00D8092D">
              <w:rPr>
                <w:noProof/>
                <w:kern w:val="2"/>
                <w:sz w:val="24"/>
                <w:szCs w:val="24"/>
                <w:lang w:eastAsia="ko-KR"/>
              </w:rPr>
              <w:tab/>
            </w:r>
            <w:r w:rsidR="00D8092D" w:rsidRPr="006B698F">
              <w:rPr>
                <w:rStyle w:val="Hyperlink"/>
                <w:noProof/>
              </w:rPr>
              <w:t>Research Questions</w:t>
            </w:r>
            <w:r w:rsidR="00D8092D">
              <w:rPr>
                <w:noProof/>
                <w:webHidden/>
              </w:rPr>
              <w:tab/>
            </w:r>
            <w:r>
              <w:rPr>
                <w:noProof/>
                <w:webHidden/>
              </w:rPr>
              <w:fldChar w:fldCharType="begin"/>
            </w:r>
            <w:r w:rsidR="00D8092D">
              <w:rPr>
                <w:noProof/>
                <w:webHidden/>
              </w:rPr>
              <w:instrText xml:space="preserve"> PAGEREF _Toc478136987 \h </w:instrText>
            </w:r>
            <w:r w:rsidR="00981E97">
              <w:rPr>
                <w:noProof/>
              </w:rPr>
            </w:r>
            <w:r>
              <w:rPr>
                <w:noProof/>
                <w:webHidden/>
              </w:rPr>
              <w:fldChar w:fldCharType="separate"/>
            </w:r>
            <w:r w:rsidR="00D8092D">
              <w:rPr>
                <w:noProof/>
                <w:webHidden/>
              </w:rPr>
              <w:t>4</w:t>
            </w:r>
            <w:r>
              <w:rPr>
                <w:noProof/>
                <w:webHidden/>
              </w:rPr>
              <w:fldChar w:fldCharType="end"/>
            </w:r>
          </w:hyperlink>
        </w:p>
        <w:p w:rsidR="00D8092D" w:rsidRDefault="007351F8">
          <w:pPr>
            <w:pStyle w:val="TOC2"/>
            <w:tabs>
              <w:tab w:val="left" w:pos="960"/>
              <w:tab w:val="right" w:leader="dot" w:pos="9350"/>
            </w:tabs>
            <w:rPr>
              <w:noProof/>
              <w:kern w:val="2"/>
              <w:sz w:val="24"/>
              <w:szCs w:val="24"/>
              <w:lang w:eastAsia="ko-KR"/>
            </w:rPr>
          </w:pPr>
          <w:hyperlink w:anchor="_Toc478136988" w:history="1">
            <w:r w:rsidR="00D8092D" w:rsidRPr="006B698F">
              <w:rPr>
                <w:rStyle w:val="Hyperlink"/>
                <w:noProof/>
              </w:rPr>
              <w:t>5.2</w:t>
            </w:r>
            <w:r w:rsidR="00D8092D">
              <w:rPr>
                <w:noProof/>
                <w:kern w:val="2"/>
                <w:sz w:val="24"/>
                <w:szCs w:val="24"/>
                <w:lang w:eastAsia="ko-KR"/>
              </w:rPr>
              <w:tab/>
            </w:r>
            <w:r w:rsidR="00D8092D" w:rsidRPr="006B698F">
              <w:rPr>
                <w:rStyle w:val="Hyperlink"/>
                <w:noProof/>
              </w:rPr>
              <w:t>Objectives</w:t>
            </w:r>
            <w:r w:rsidR="00D8092D">
              <w:rPr>
                <w:noProof/>
                <w:webHidden/>
              </w:rPr>
              <w:tab/>
            </w:r>
            <w:r>
              <w:rPr>
                <w:noProof/>
                <w:webHidden/>
              </w:rPr>
              <w:fldChar w:fldCharType="begin"/>
            </w:r>
            <w:r w:rsidR="00D8092D">
              <w:rPr>
                <w:noProof/>
                <w:webHidden/>
              </w:rPr>
              <w:instrText xml:space="preserve"> PAGEREF _Toc478136988 \h </w:instrText>
            </w:r>
            <w:r w:rsidR="00981E97">
              <w:rPr>
                <w:noProof/>
              </w:rPr>
            </w:r>
            <w:r>
              <w:rPr>
                <w:noProof/>
                <w:webHidden/>
              </w:rPr>
              <w:fldChar w:fldCharType="separate"/>
            </w:r>
            <w:r w:rsidR="00D8092D">
              <w:rPr>
                <w:noProof/>
                <w:webHidden/>
              </w:rPr>
              <w:t>4</w:t>
            </w:r>
            <w:r>
              <w:rPr>
                <w:noProof/>
                <w:webHidden/>
              </w:rPr>
              <w:fldChar w:fldCharType="end"/>
            </w:r>
          </w:hyperlink>
        </w:p>
        <w:p w:rsidR="00D8092D" w:rsidRDefault="007351F8">
          <w:pPr>
            <w:pStyle w:val="TOC1"/>
            <w:tabs>
              <w:tab w:val="left" w:pos="440"/>
              <w:tab w:val="right" w:leader="dot" w:pos="9350"/>
            </w:tabs>
            <w:rPr>
              <w:noProof/>
              <w:kern w:val="2"/>
              <w:sz w:val="24"/>
              <w:szCs w:val="24"/>
              <w:lang w:eastAsia="ko-KR"/>
            </w:rPr>
          </w:pPr>
          <w:hyperlink w:anchor="_Toc478136989" w:history="1">
            <w:r w:rsidR="00D8092D" w:rsidRPr="006B698F">
              <w:rPr>
                <w:rStyle w:val="Hyperlink"/>
                <w:noProof/>
              </w:rPr>
              <w:t>6</w:t>
            </w:r>
            <w:r w:rsidR="00D8092D">
              <w:rPr>
                <w:noProof/>
                <w:kern w:val="2"/>
                <w:sz w:val="24"/>
                <w:szCs w:val="24"/>
                <w:lang w:eastAsia="ko-KR"/>
              </w:rPr>
              <w:tab/>
            </w:r>
            <w:r w:rsidR="00D8092D" w:rsidRPr="006B698F">
              <w:rPr>
                <w:rStyle w:val="Hyperlink"/>
                <w:noProof/>
              </w:rPr>
              <w:t>Research methods</w:t>
            </w:r>
            <w:r w:rsidR="00D8092D">
              <w:rPr>
                <w:noProof/>
                <w:webHidden/>
              </w:rPr>
              <w:tab/>
            </w:r>
            <w:r>
              <w:rPr>
                <w:noProof/>
                <w:webHidden/>
              </w:rPr>
              <w:fldChar w:fldCharType="begin"/>
            </w:r>
            <w:r w:rsidR="00D8092D">
              <w:rPr>
                <w:noProof/>
                <w:webHidden/>
              </w:rPr>
              <w:instrText xml:space="preserve"> PAGEREF _Toc478136989 \h </w:instrText>
            </w:r>
            <w:r w:rsidR="00981E97">
              <w:rPr>
                <w:noProof/>
              </w:rPr>
            </w:r>
            <w:r>
              <w:rPr>
                <w:noProof/>
                <w:webHidden/>
              </w:rPr>
              <w:fldChar w:fldCharType="separate"/>
            </w:r>
            <w:r w:rsidR="00D8092D">
              <w:rPr>
                <w:noProof/>
                <w:webHidden/>
              </w:rPr>
              <w:t>5</w:t>
            </w:r>
            <w:r>
              <w:rPr>
                <w:noProof/>
                <w:webHidden/>
              </w:rPr>
              <w:fldChar w:fldCharType="end"/>
            </w:r>
          </w:hyperlink>
        </w:p>
        <w:p w:rsidR="00D8092D" w:rsidRDefault="007351F8">
          <w:pPr>
            <w:pStyle w:val="TOC2"/>
            <w:tabs>
              <w:tab w:val="left" w:pos="960"/>
              <w:tab w:val="right" w:leader="dot" w:pos="9350"/>
            </w:tabs>
            <w:rPr>
              <w:noProof/>
              <w:kern w:val="2"/>
              <w:sz w:val="24"/>
              <w:szCs w:val="24"/>
              <w:lang w:eastAsia="ko-KR"/>
            </w:rPr>
          </w:pPr>
          <w:hyperlink w:anchor="_Toc478136990" w:history="1">
            <w:r w:rsidR="00D8092D" w:rsidRPr="006B698F">
              <w:rPr>
                <w:rStyle w:val="Hyperlink"/>
                <w:noProof/>
              </w:rPr>
              <w:t>6.1</w:t>
            </w:r>
            <w:r w:rsidR="00D8092D">
              <w:rPr>
                <w:noProof/>
                <w:kern w:val="2"/>
                <w:sz w:val="24"/>
                <w:szCs w:val="24"/>
                <w:lang w:eastAsia="ko-KR"/>
              </w:rPr>
              <w:tab/>
            </w:r>
            <w:r w:rsidR="00D8092D" w:rsidRPr="006B698F">
              <w:rPr>
                <w:rStyle w:val="Hyperlink"/>
                <w:noProof/>
              </w:rPr>
              <w:t>Study Design</w:t>
            </w:r>
            <w:r w:rsidR="00D8092D">
              <w:rPr>
                <w:noProof/>
                <w:webHidden/>
              </w:rPr>
              <w:tab/>
            </w:r>
            <w:r>
              <w:rPr>
                <w:noProof/>
                <w:webHidden/>
              </w:rPr>
              <w:fldChar w:fldCharType="begin"/>
            </w:r>
            <w:r w:rsidR="00D8092D">
              <w:rPr>
                <w:noProof/>
                <w:webHidden/>
              </w:rPr>
              <w:instrText xml:space="preserve"> PAGEREF _Toc478136990 \h </w:instrText>
            </w:r>
            <w:r w:rsidR="00981E97">
              <w:rPr>
                <w:noProof/>
              </w:rPr>
            </w:r>
            <w:r>
              <w:rPr>
                <w:noProof/>
                <w:webHidden/>
              </w:rPr>
              <w:fldChar w:fldCharType="separate"/>
            </w:r>
            <w:r w:rsidR="00D8092D">
              <w:rPr>
                <w:noProof/>
                <w:webHidden/>
              </w:rPr>
              <w:t>5</w:t>
            </w:r>
            <w:r>
              <w:rPr>
                <w:noProof/>
                <w:webHidden/>
              </w:rPr>
              <w:fldChar w:fldCharType="end"/>
            </w:r>
          </w:hyperlink>
        </w:p>
        <w:p w:rsidR="00D8092D" w:rsidRDefault="007351F8">
          <w:pPr>
            <w:pStyle w:val="TOC3"/>
            <w:tabs>
              <w:tab w:val="left" w:pos="1200"/>
              <w:tab w:val="right" w:leader="dot" w:pos="9350"/>
            </w:tabs>
            <w:rPr>
              <w:noProof/>
              <w:kern w:val="2"/>
              <w:sz w:val="24"/>
              <w:szCs w:val="24"/>
              <w:lang w:eastAsia="ko-KR"/>
            </w:rPr>
          </w:pPr>
          <w:hyperlink w:anchor="_Toc478136991" w:history="1">
            <w:r w:rsidR="00D8092D" w:rsidRPr="006B698F">
              <w:rPr>
                <w:rStyle w:val="Hyperlink"/>
                <w:noProof/>
              </w:rPr>
              <w:t>6.1.1</w:t>
            </w:r>
            <w:r w:rsidR="00D8092D">
              <w:rPr>
                <w:noProof/>
                <w:kern w:val="2"/>
                <w:sz w:val="24"/>
                <w:szCs w:val="24"/>
                <w:lang w:eastAsia="ko-KR"/>
              </w:rPr>
              <w:tab/>
            </w:r>
            <w:r w:rsidR="00D8092D" w:rsidRPr="006B698F">
              <w:rPr>
                <w:rStyle w:val="Hyperlink"/>
                <w:noProof/>
              </w:rPr>
              <w:t>Overview</w:t>
            </w:r>
            <w:r w:rsidR="00D8092D">
              <w:rPr>
                <w:noProof/>
                <w:webHidden/>
              </w:rPr>
              <w:tab/>
            </w:r>
            <w:r>
              <w:rPr>
                <w:noProof/>
                <w:webHidden/>
              </w:rPr>
              <w:fldChar w:fldCharType="begin"/>
            </w:r>
            <w:r w:rsidR="00D8092D">
              <w:rPr>
                <w:noProof/>
                <w:webHidden/>
              </w:rPr>
              <w:instrText xml:space="preserve"> PAGEREF _Toc478136991 \h </w:instrText>
            </w:r>
            <w:r w:rsidR="00981E97">
              <w:rPr>
                <w:noProof/>
              </w:rPr>
            </w:r>
            <w:r>
              <w:rPr>
                <w:noProof/>
                <w:webHidden/>
              </w:rPr>
              <w:fldChar w:fldCharType="separate"/>
            </w:r>
            <w:r w:rsidR="00D8092D">
              <w:rPr>
                <w:noProof/>
                <w:webHidden/>
              </w:rPr>
              <w:t>5</w:t>
            </w:r>
            <w:r>
              <w:rPr>
                <w:noProof/>
                <w:webHidden/>
              </w:rPr>
              <w:fldChar w:fldCharType="end"/>
            </w:r>
          </w:hyperlink>
        </w:p>
        <w:p w:rsidR="00D8092D" w:rsidRDefault="007351F8">
          <w:pPr>
            <w:pStyle w:val="TOC3"/>
            <w:tabs>
              <w:tab w:val="left" w:pos="1200"/>
              <w:tab w:val="right" w:leader="dot" w:pos="9350"/>
            </w:tabs>
            <w:rPr>
              <w:noProof/>
              <w:kern w:val="2"/>
              <w:sz w:val="24"/>
              <w:szCs w:val="24"/>
              <w:lang w:eastAsia="ko-KR"/>
            </w:rPr>
          </w:pPr>
          <w:hyperlink w:anchor="_Toc478136992" w:history="1">
            <w:r w:rsidR="00D8092D" w:rsidRPr="006B698F">
              <w:rPr>
                <w:rStyle w:val="Hyperlink"/>
                <w:noProof/>
              </w:rPr>
              <w:t>6.1.2</w:t>
            </w:r>
            <w:r w:rsidR="00D8092D">
              <w:rPr>
                <w:noProof/>
                <w:kern w:val="2"/>
                <w:sz w:val="24"/>
                <w:szCs w:val="24"/>
                <w:lang w:eastAsia="ko-KR"/>
              </w:rPr>
              <w:tab/>
            </w:r>
            <w:r w:rsidR="00D8092D" w:rsidRPr="006B698F">
              <w:rPr>
                <w:rStyle w:val="Hyperlink"/>
                <w:noProof/>
              </w:rPr>
              <w:t>Study population</w:t>
            </w:r>
            <w:r w:rsidR="00D8092D">
              <w:rPr>
                <w:noProof/>
                <w:webHidden/>
              </w:rPr>
              <w:tab/>
            </w:r>
            <w:r>
              <w:rPr>
                <w:noProof/>
                <w:webHidden/>
              </w:rPr>
              <w:fldChar w:fldCharType="begin"/>
            </w:r>
            <w:r w:rsidR="00D8092D">
              <w:rPr>
                <w:noProof/>
                <w:webHidden/>
              </w:rPr>
              <w:instrText xml:space="preserve"> PAGEREF _Toc478136992 \h </w:instrText>
            </w:r>
            <w:r w:rsidR="00981E97">
              <w:rPr>
                <w:noProof/>
              </w:rPr>
            </w:r>
            <w:r>
              <w:rPr>
                <w:noProof/>
                <w:webHidden/>
              </w:rPr>
              <w:fldChar w:fldCharType="separate"/>
            </w:r>
            <w:r w:rsidR="00D8092D">
              <w:rPr>
                <w:noProof/>
                <w:webHidden/>
              </w:rPr>
              <w:t>5</w:t>
            </w:r>
            <w:r>
              <w:rPr>
                <w:noProof/>
                <w:webHidden/>
              </w:rPr>
              <w:fldChar w:fldCharType="end"/>
            </w:r>
          </w:hyperlink>
        </w:p>
        <w:p w:rsidR="00D8092D" w:rsidRDefault="007351F8">
          <w:pPr>
            <w:pStyle w:val="TOC3"/>
            <w:tabs>
              <w:tab w:val="left" w:pos="1200"/>
              <w:tab w:val="right" w:leader="dot" w:pos="9350"/>
            </w:tabs>
            <w:rPr>
              <w:noProof/>
              <w:kern w:val="2"/>
              <w:sz w:val="24"/>
              <w:szCs w:val="24"/>
              <w:lang w:eastAsia="ko-KR"/>
            </w:rPr>
          </w:pPr>
          <w:hyperlink w:anchor="_Toc478136993" w:history="1">
            <w:r w:rsidR="00D8092D" w:rsidRPr="006B698F">
              <w:rPr>
                <w:rStyle w:val="Hyperlink"/>
                <w:noProof/>
              </w:rPr>
              <w:t>6.1.3</w:t>
            </w:r>
            <w:r w:rsidR="00D8092D">
              <w:rPr>
                <w:noProof/>
                <w:kern w:val="2"/>
                <w:sz w:val="24"/>
                <w:szCs w:val="24"/>
                <w:lang w:eastAsia="ko-KR"/>
              </w:rPr>
              <w:tab/>
            </w:r>
            <w:r w:rsidR="00D8092D" w:rsidRPr="006B698F">
              <w:rPr>
                <w:rStyle w:val="Hyperlink"/>
                <w:noProof/>
              </w:rPr>
              <w:t>Additional analysis details</w:t>
            </w:r>
            <w:r w:rsidR="00D8092D">
              <w:rPr>
                <w:noProof/>
                <w:webHidden/>
              </w:rPr>
              <w:tab/>
            </w:r>
            <w:r>
              <w:rPr>
                <w:noProof/>
                <w:webHidden/>
              </w:rPr>
              <w:fldChar w:fldCharType="begin"/>
            </w:r>
            <w:r w:rsidR="00D8092D">
              <w:rPr>
                <w:noProof/>
                <w:webHidden/>
              </w:rPr>
              <w:instrText xml:space="preserve"> PAGEREF _Toc478136993 \h </w:instrText>
            </w:r>
            <w:r w:rsidR="00981E97">
              <w:rPr>
                <w:noProof/>
              </w:rPr>
            </w:r>
            <w:r>
              <w:rPr>
                <w:noProof/>
                <w:webHidden/>
              </w:rPr>
              <w:fldChar w:fldCharType="separate"/>
            </w:r>
            <w:r w:rsidR="00D8092D">
              <w:rPr>
                <w:noProof/>
                <w:webHidden/>
              </w:rPr>
              <w:t>5</w:t>
            </w:r>
            <w:r>
              <w:rPr>
                <w:noProof/>
                <w:webHidden/>
              </w:rPr>
              <w:fldChar w:fldCharType="end"/>
            </w:r>
          </w:hyperlink>
        </w:p>
        <w:p w:rsidR="00D8092D" w:rsidRDefault="007351F8">
          <w:pPr>
            <w:pStyle w:val="TOC3"/>
            <w:tabs>
              <w:tab w:val="left" w:pos="1200"/>
              <w:tab w:val="right" w:leader="dot" w:pos="9350"/>
            </w:tabs>
            <w:rPr>
              <w:noProof/>
              <w:kern w:val="2"/>
              <w:sz w:val="24"/>
              <w:szCs w:val="24"/>
              <w:lang w:eastAsia="ko-KR"/>
            </w:rPr>
          </w:pPr>
          <w:hyperlink w:anchor="_Toc478136994" w:history="1">
            <w:r w:rsidR="00D8092D" w:rsidRPr="006B698F">
              <w:rPr>
                <w:rStyle w:val="Hyperlink"/>
                <w:noProof/>
              </w:rPr>
              <w:t>6.1.4</w:t>
            </w:r>
            <w:r w:rsidR="00D8092D">
              <w:rPr>
                <w:noProof/>
                <w:kern w:val="2"/>
                <w:sz w:val="24"/>
                <w:szCs w:val="24"/>
                <w:lang w:eastAsia="ko-KR"/>
              </w:rPr>
              <w:tab/>
            </w:r>
            <w:r w:rsidR="00D8092D" w:rsidRPr="006B698F">
              <w:rPr>
                <w:rStyle w:val="Hyperlink"/>
                <w:noProof/>
              </w:rPr>
              <w:t>Analysis variations</w:t>
            </w:r>
            <w:r w:rsidR="00D8092D">
              <w:rPr>
                <w:noProof/>
                <w:webHidden/>
              </w:rPr>
              <w:tab/>
            </w:r>
            <w:r>
              <w:rPr>
                <w:noProof/>
                <w:webHidden/>
              </w:rPr>
              <w:fldChar w:fldCharType="begin"/>
            </w:r>
            <w:r w:rsidR="00D8092D">
              <w:rPr>
                <w:noProof/>
                <w:webHidden/>
              </w:rPr>
              <w:instrText xml:space="preserve"> PAGEREF _Toc478136994 \h </w:instrText>
            </w:r>
            <w:r w:rsidR="00981E97">
              <w:rPr>
                <w:noProof/>
              </w:rPr>
            </w:r>
            <w:r>
              <w:rPr>
                <w:noProof/>
                <w:webHidden/>
              </w:rPr>
              <w:fldChar w:fldCharType="separate"/>
            </w:r>
            <w:r w:rsidR="00D8092D">
              <w:rPr>
                <w:noProof/>
                <w:webHidden/>
              </w:rPr>
              <w:t>6</w:t>
            </w:r>
            <w:r>
              <w:rPr>
                <w:noProof/>
                <w:webHidden/>
              </w:rPr>
              <w:fldChar w:fldCharType="end"/>
            </w:r>
          </w:hyperlink>
        </w:p>
        <w:p w:rsidR="00D8092D" w:rsidRDefault="007351F8">
          <w:pPr>
            <w:pStyle w:val="TOC2"/>
            <w:tabs>
              <w:tab w:val="left" w:pos="960"/>
              <w:tab w:val="right" w:leader="dot" w:pos="9350"/>
            </w:tabs>
            <w:rPr>
              <w:noProof/>
              <w:kern w:val="2"/>
              <w:sz w:val="24"/>
              <w:szCs w:val="24"/>
              <w:lang w:eastAsia="ko-KR"/>
            </w:rPr>
          </w:pPr>
          <w:hyperlink w:anchor="_Toc478136995" w:history="1">
            <w:r w:rsidR="00D8092D" w:rsidRPr="006B698F">
              <w:rPr>
                <w:rStyle w:val="Hyperlink"/>
                <w:noProof/>
              </w:rPr>
              <w:t>6.2</w:t>
            </w:r>
            <w:r w:rsidR="00D8092D">
              <w:rPr>
                <w:noProof/>
                <w:kern w:val="2"/>
                <w:sz w:val="24"/>
                <w:szCs w:val="24"/>
                <w:lang w:eastAsia="ko-KR"/>
              </w:rPr>
              <w:tab/>
            </w:r>
            <w:r w:rsidR="00D8092D" w:rsidRPr="006B698F">
              <w:rPr>
                <w:rStyle w:val="Hyperlink"/>
                <w:noProof/>
              </w:rPr>
              <w:t>Variables</w:t>
            </w:r>
            <w:r w:rsidR="00D8092D">
              <w:rPr>
                <w:noProof/>
                <w:webHidden/>
              </w:rPr>
              <w:tab/>
            </w:r>
            <w:r>
              <w:rPr>
                <w:noProof/>
                <w:webHidden/>
              </w:rPr>
              <w:fldChar w:fldCharType="begin"/>
            </w:r>
            <w:r w:rsidR="00D8092D">
              <w:rPr>
                <w:noProof/>
                <w:webHidden/>
              </w:rPr>
              <w:instrText xml:space="preserve"> PAGEREF _Toc478136995 \h </w:instrText>
            </w:r>
            <w:r w:rsidR="00981E97">
              <w:rPr>
                <w:noProof/>
              </w:rPr>
            </w:r>
            <w:r>
              <w:rPr>
                <w:noProof/>
                <w:webHidden/>
              </w:rPr>
              <w:fldChar w:fldCharType="separate"/>
            </w:r>
            <w:r w:rsidR="00D8092D">
              <w:rPr>
                <w:noProof/>
                <w:webHidden/>
              </w:rPr>
              <w:t>6</w:t>
            </w:r>
            <w:r>
              <w:rPr>
                <w:noProof/>
                <w:webHidden/>
              </w:rPr>
              <w:fldChar w:fldCharType="end"/>
            </w:r>
          </w:hyperlink>
        </w:p>
        <w:p w:rsidR="00D8092D" w:rsidRDefault="007351F8">
          <w:pPr>
            <w:pStyle w:val="TOC3"/>
            <w:tabs>
              <w:tab w:val="left" w:pos="1200"/>
              <w:tab w:val="right" w:leader="dot" w:pos="9350"/>
            </w:tabs>
            <w:rPr>
              <w:noProof/>
              <w:kern w:val="2"/>
              <w:sz w:val="24"/>
              <w:szCs w:val="24"/>
              <w:lang w:eastAsia="ko-KR"/>
            </w:rPr>
          </w:pPr>
          <w:hyperlink w:anchor="_Toc478136996" w:history="1">
            <w:r w:rsidR="00D8092D" w:rsidRPr="006B698F">
              <w:rPr>
                <w:rStyle w:val="Hyperlink"/>
                <w:noProof/>
              </w:rPr>
              <w:t>6.2.1</w:t>
            </w:r>
            <w:r w:rsidR="00D8092D">
              <w:rPr>
                <w:noProof/>
                <w:kern w:val="2"/>
                <w:sz w:val="24"/>
                <w:szCs w:val="24"/>
                <w:lang w:eastAsia="ko-KR"/>
              </w:rPr>
              <w:tab/>
            </w:r>
            <w:r w:rsidR="00D8092D" w:rsidRPr="006B698F">
              <w:rPr>
                <w:rStyle w:val="Hyperlink"/>
                <w:noProof/>
              </w:rPr>
              <w:t>Exposures</w:t>
            </w:r>
            <w:r w:rsidR="00D8092D">
              <w:rPr>
                <w:noProof/>
                <w:webHidden/>
              </w:rPr>
              <w:tab/>
            </w:r>
            <w:r>
              <w:rPr>
                <w:noProof/>
                <w:webHidden/>
              </w:rPr>
              <w:fldChar w:fldCharType="begin"/>
            </w:r>
            <w:r w:rsidR="00D8092D">
              <w:rPr>
                <w:noProof/>
                <w:webHidden/>
              </w:rPr>
              <w:instrText xml:space="preserve"> PAGEREF _Toc478136996 \h </w:instrText>
            </w:r>
            <w:r w:rsidR="00981E97">
              <w:rPr>
                <w:noProof/>
              </w:rPr>
            </w:r>
            <w:r>
              <w:rPr>
                <w:noProof/>
                <w:webHidden/>
              </w:rPr>
              <w:fldChar w:fldCharType="separate"/>
            </w:r>
            <w:r w:rsidR="00D8092D">
              <w:rPr>
                <w:noProof/>
                <w:webHidden/>
              </w:rPr>
              <w:t>6</w:t>
            </w:r>
            <w:r>
              <w:rPr>
                <w:noProof/>
                <w:webHidden/>
              </w:rPr>
              <w:fldChar w:fldCharType="end"/>
            </w:r>
          </w:hyperlink>
        </w:p>
        <w:p w:rsidR="00D8092D" w:rsidRDefault="007351F8">
          <w:pPr>
            <w:pStyle w:val="TOC3"/>
            <w:tabs>
              <w:tab w:val="left" w:pos="1200"/>
              <w:tab w:val="right" w:leader="dot" w:pos="9350"/>
            </w:tabs>
            <w:rPr>
              <w:noProof/>
              <w:kern w:val="2"/>
              <w:sz w:val="24"/>
              <w:szCs w:val="24"/>
              <w:lang w:eastAsia="ko-KR"/>
            </w:rPr>
          </w:pPr>
          <w:hyperlink w:anchor="_Toc478136997" w:history="1">
            <w:r w:rsidR="00D8092D" w:rsidRPr="006B698F">
              <w:rPr>
                <w:rStyle w:val="Hyperlink"/>
                <w:noProof/>
              </w:rPr>
              <w:t>6.2.2</w:t>
            </w:r>
            <w:r w:rsidR="00D8092D">
              <w:rPr>
                <w:noProof/>
                <w:kern w:val="2"/>
                <w:sz w:val="24"/>
                <w:szCs w:val="24"/>
                <w:lang w:eastAsia="ko-KR"/>
              </w:rPr>
              <w:tab/>
            </w:r>
            <w:r w:rsidR="00D8092D" w:rsidRPr="006B698F">
              <w:rPr>
                <w:rStyle w:val="Hyperlink"/>
                <w:noProof/>
              </w:rPr>
              <w:t>Outcomes</w:t>
            </w:r>
            <w:r w:rsidR="00D8092D">
              <w:rPr>
                <w:noProof/>
                <w:webHidden/>
              </w:rPr>
              <w:tab/>
            </w:r>
            <w:r>
              <w:rPr>
                <w:noProof/>
                <w:webHidden/>
              </w:rPr>
              <w:fldChar w:fldCharType="begin"/>
            </w:r>
            <w:r w:rsidR="00D8092D">
              <w:rPr>
                <w:noProof/>
                <w:webHidden/>
              </w:rPr>
              <w:instrText xml:space="preserve"> PAGEREF _Toc478136997 \h </w:instrText>
            </w:r>
            <w:r w:rsidR="00981E97">
              <w:rPr>
                <w:noProof/>
              </w:rPr>
            </w:r>
            <w:r>
              <w:rPr>
                <w:noProof/>
                <w:webHidden/>
              </w:rPr>
              <w:fldChar w:fldCharType="separate"/>
            </w:r>
            <w:r w:rsidR="00D8092D">
              <w:rPr>
                <w:noProof/>
                <w:webHidden/>
              </w:rPr>
              <w:t>7</w:t>
            </w:r>
            <w:r>
              <w:rPr>
                <w:noProof/>
                <w:webHidden/>
              </w:rPr>
              <w:fldChar w:fldCharType="end"/>
            </w:r>
          </w:hyperlink>
        </w:p>
        <w:p w:rsidR="00D8092D" w:rsidRDefault="007351F8">
          <w:pPr>
            <w:pStyle w:val="TOC3"/>
            <w:tabs>
              <w:tab w:val="left" w:pos="1200"/>
              <w:tab w:val="right" w:leader="dot" w:pos="9350"/>
            </w:tabs>
            <w:rPr>
              <w:noProof/>
              <w:kern w:val="2"/>
              <w:sz w:val="24"/>
              <w:szCs w:val="24"/>
              <w:lang w:eastAsia="ko-KR"/>
            </w:rPr>
          </w:pPr>
          <w:hyperlink w:anchor="_Toc478136998" w:history="1">
            <w:r w:rsidR="00D8092D" w:rsidRPr="006B698F">
              <w:rPr>
                <w:rStyle w:val="Hyperlink"/>
                <w:noProof/>
              </w:rPr>
              <w:t>6.2.3</w:t>
            </w:r>
            <w:r w:rsidR="00D8092D">
              <w:rPr>
                <w:noProof/>
                <w:kern w:val="2"/>
                <w:sz w:val="24"/>
                <w:szCs w:val="24"/>
                <w:lang w:eastAsia="ko-KR"/>
              </w:rPr>
              <w:tab/>
            </w:r>
            <w:r w:rsidR="00D8092D" w:rsidRPr="006B698F">
              <w:rPr>
                <w:rStyle w:val="Hyperlink"/>
                <w:noProof/>
              </w:rPr>
              <w:t>Potential confounders</w:t>
            </w:r>
            <w:r w:rsidR="00D8092D">
              <w:rPr>
                <w:noProof/>
                <w:webHidden/>
              </w:rPr>
              <w:tab/>
            </w:r>
            <w:r>
              <w:rPr>
                <w:noProof/>
                <w:webHidden/>
              </w:rPr>
              <w:fldChar w:fldCharType="begin"/>
            </w:r>
            <w:r w:rsidR="00D8092D">
              <w:rPr>
                <w:noProof/>
                <w:webHidden/>
              </w:rPr>
              <w:instrText xml:space="preserve"> PAGEREF _Toc478136998 \h </w:instrText>
            </w:r>
            <w:r w:rsidR="00981E97">
              <w:rPr>
                <w:noProof/>
              </w:rPr>
            </w:r>
            <w:r>
              <w:rPr>
                <w:noProof/>
                <w:webHidden/>
              </w:rPr>
              <w:fldChar w:fldCharType="separate"/>
            </w:r>
            <w:r w:rsidR="00D8092D">
              <w:rPr>
                <w:noProof/>
                <w:webHidden/>
              </w:rPr>
              <w:t>8</w:t>
            </w:r>
            <w:r>
              <w:rPr>
                <w:noProof/>
                <w:webHidden/>
              </w:rPr>
              <w:fldChar w:fldCharType="end"/>
            </w:r>
          </w:hyperlink>
        </w:p>
        <w:p w:rsidR="00D8092D" w:rsidRDefault="007351F8">
          <w:pPr>
            <w:pStyle w:val="TOC3"/>
            <w:tabs>
              <w:tab w:val="left" w:pos="1200"/>
              <w:tab w:val="right" w:leader="dot" w:pos="9350"/>
            </w:tabs>
            <w:rPr>
              <w:noProof/>
              <w:kern w:val="2"/>
              <w:sz w:val="24"/>
              <w:szCs w:val="24"/>
              <w:lang w:eastAsia="ko-KR"/>
            </w:rPr>
          </w:pPr>
          <w:hyperlink w:anchor="_Toc478136999" w:history="1">
            <w:r w:rsidR="00D8092D" w:rsidRPr="006B698F">
              <w:rPr>
                <w:rStyle w:val="Hyperlink"/>
                <w:noProof/>
              </w:rPr>
              <w:t>6.2.4</w:t>
            </w:r>
            <w:r w:rsidR="00D8092D">
              <w:rPr>
                <w:noProof/>
                <w:kern w:val="2"/>
                <w:sz w:val="24"/>
                <w:szCs w:val="24"/>
                <w:lang w:eastAsia="ko-KR"/>
              </w:rPr>
              <w:tab/>
            </w:r>
            <w:r w:rsidR="00D8092D" w:rsidRPr="006B698F">
              <w:rPr>
                <w:rStyle w:val="Hyperlink"/>
                <w:noProof/>
              </w:rPr>
              <w:t>Negative controls</w:t>
            </w:r>
            <w:r w:rsidR="00D8092D">
              <w:rPr>
                <w:noProof/>
                <w:webHidden/>
              </w:rPr>
              <w:tab/>
            </w:r>
            <w:r>
              <w:rPr>
                <w:noProof/>
                <w:webHidden/>
              </w:rPr>
              <w:fldChar w:fldCharType="begin"/>
            </w:r>
            <w:r w:rsidR="00D8092D">
              <w:rPr>
                <w:noProof/>
                <w:webHidden/>
              </w:rPr>
              <w:instrText xml:space="preserve"> PAGEREF _Toc478136999 \h </w:instrText>
            </w:r>
            <w:r w:rsidR="00981E97">
              <w:rPr>
                <w:noProof/>
              </w:rPr>
            </w:r>
            <w:r>
              <w:rPr>
                <w:noProof/>
                <w:webHidden/>
              </w:rPr>
              <w:fldChar w:fldCharType="separate"/>
            </w:r>
            <w:r w:rsidR="00D8092D">
              <w:rPr>
                <w:noProof/>
                <w:webHidden/>
              </w:rPr>
              <w:t>8</w:t>
            </w:r>
            <w:r>
              <w:rPr>
                <w:noProof/>
                <w:webHidden/>
              </w:rPr>
              <w:fldChar w:fldCharType="end"/>
            </w:r>
          </w:hyperlink>
        </w:p>
        <w:p w:rsidR="00D8092D" w:rsidRDefault="007351F8">
          <w:pPr>
            <w:pStyle w:val="TOC3"/>
            <w:tabs>
              <w:tab w:val="left" w:pos="1200"/>
              <w:tab w:val="right" w:leader="dot" w:pos="9350"/>
            </w:tabs>
            <w:rPr>
              <w:noProof/>
              <w:kern w:val="2"/>
              <w:sz w:val="24"/>
              <w:szCs w:val="24"/>
              <w:lang w:eastAsia="ko-KR"/>
            </w:rPr>
          </w:pPr>
          <w:hyperlink w:anchor="_Toc478137000" w:history="1">
            <w:r w:rsidR="00D8092D" w:rsidRPr="006B698F">
              <w:rPr>
                <w:rStyle w:val="Hyperlink"/>
                <w:noProof/>
              </w:rPr>
              <w:t>6.2.5</w:t>
            </w:r>
            <w:r w:rsidR="00D8092D">
              <w:rPr>
                <w:noProof/>
                <w:kern w:val="2"/>
                <w:sz w:val="24"/>
                <w:szCs w:val="24"/>
                <w:lang w:eastAsia="ko-KR"/>
              </w:rPr>
              <w:tab/>
            </w:r>
            <w:r w:rsidR="00D8092D" w:rsidRPr="006B698F">
              <w:rPr>
                <w:rStyle w:val="Hyperlink"/>
                <w:noProof/>
              </w:rPr>
              <w:t>Other variables</w:t>
            </w:r>
            <w:r w:rsidR="00D8092D">
              <w:rPr>
                <w:noProof/>
                <w:webHidden/>
              </w:rPr>
              <w:tab/>
            </w:r>
            <w:r>
              <w:rPr>
                <w:noProof/>
                <w:webHidden/>
              </w:rPr>
              <w:fldChar w:fldCharType="begin"/>
            </w:r>
            <w:r w:rsidR="00D8092D">
              <w:rPr>
                <w:noProof/>
                <w:webHidden/>
              </w:rPr>
              <w:instrText xml:space="preserve"> PAGEREF _Toc478137000 \h </w:instrText>
            </w:r>
            <w:r w:rsidR="00981E97">
              <w:rPr>
                <w:noProof/>
              </w:rPr>
            </w:r>
            <w:r>
              <w:rPr>
                <w:noProof/>
                <w:webHidden/>
              </w:rPr>
              <w:fldChar w:fldCharType="separate"/>
            </w:r>
            <w:r w:rsidR="00D8092D">
              <w:rPr>
                <w:noProof/>
                <w:webHidden/>
              </w:rPr>
              <w:t>11</w:t>
            </w:r>
            <w:r>
              <w:rPr>
                <w:noProof/>
                <w:webHidden/>
              </w:rPr>
              <w:fldChar w:fldCharType="end"/>
            </w:r>
          </w:hyperlink>
        </w:p>
        <w:p w:rsidR="00D8092D" w:rsidRDefault="007351F8">
          <w:pPr>
            <w:pStyle w:val="TOC2"/>
            <w:tabs>
              <w:tab w:val="left" w:pos="960"/>
              <w:tab w:val="right" w:leader="dot" w:pos="9350"/>
            </w:tabs>
            <w:rPr>
              <w:noProof/>
              <w:kern w:val="2"/>
              <w:sz w:val="24"/>
              <w:szCs w:val="24"/>
              <w:lang w:eastAsia="ko-KR"/>
            </w:rPr>
          </w:pPr>
          <w:hyperlink w:anchor="_Toc478137001" w:history="1">
            <w:r w:rsidR="00D8092D" w:rsidRPr="006B698F">
              <w:rPr>
                <w:rStyle w:val="Hyperlink"/>
                <w:noProof/>
              </w:rPr>
              <w:t>6.3</w:t>
            </w:r>
            <w:r w:rsidR="00D8092D">
              <w:rPr>
                <w:noProof/>
                <w:kern w:val="2"/>
                <w:sz w:val="24"/>
                <w:szCs w:val="24"/>
                <w:lang w:eastAsia="ko-KR"/>
              </w:rPr>
              <w:tab/>
            </w:r>
            <w:r w:rsidR="00D8092D" w:rsidRPr="006B698F">
              <w:rPr>
                <w:rStyle w:val="Hyperlink"/>
                <w:noProof/>
              </w:rPr>
              <w:t>Data Sources</w:t>
            </w:r>
            <w:r w:rsidR="00D8092D">
              <w:rPr>
                <w:noProof/>
                <w:webHidden/>
              </w:rPr>
              <w:tab/>
            </w:r>
            <w:r>
              <w:rPr>
                <w:noProof/>
                <w:webHidden/>
              </w:rPr>
              <w:fldChar w:fldCharType="begin"/>
            </w:r>
            <w:r w:rsidR="00D8092D">
              <w:rPr>
                <w:noProof/>
                <w:webHidden/>
              </w:rPr>
              <w:instrText xml:space="preserve"> PAGEREF _Toc478137001 \h </w:instrText>
            </w:r>
            <w:r w:rsidR="00981E97">
              <w:rPr>
                <w:noProof/>
              </w:rPr>
            </w:r>
            <w:r>
              <w:rPr>
                <w:noProof/>
                <w:webHidden/>
              </w:rPr>
              <w:fldChar w:fldCharType="separate"/>
            </w:r>
            <w:r w:rsidR="00D8092D">
              <w:rPr>
                <w:noProof/>
                <w:webHidden/>
              </w:rPr>
              <w:t>11</w:t>
            </w:r>
            <w:r>
              <w:rPr>
                <w:noProof/>
                <w:webHidden/>
              </w:rPr>
              <w:fldChar w:fldCharType="end"/>
            </w:r>
          </w:hyperlink>
        </w:p>
        <w:p w:rsidR="00D8092D" w:rsidRDefault="007351F8">
          <w:pPr>
            <w:pStyle w:val="TOC2"/>
            <w:tabs>
              <w:tab w:val="left" w:pos="960"/>
              <w:tab w:val="right" w:leader="dot" w:pos="9350"/>
            </w:tabs>
            <w:rPr>
              <w:noProof/>
              <w:kern w:val="2"/>
              <w:sz w:val="24"/>
              <w:szCs w:val="24"/>
              <w:lang w:eastAsia="ko-KR"/>
            </w:rPr>
          </w:pPr>
          <w:hyperlink w:anchor="_Toc478137002" w:history="1">
            <w:r w:rsidR="00D8092D" w:rsidRPr="006B698F">
              <w:rPr>
                <w:rStyle w:val="Hyperlink"/>
                <w:noProof/>
              </w:rPr>
              <w:t>6.4</w:t>
            </w:r>
            <w:r w:rsidR="00D8092D">
              <w:rPr>
                <w:noProof/>
                <w:kern w:val="2"/>
                <w:sz w:val="24"/>
                <w:szCs w:val="24"/>
                <w:lang w:eastAsia="ko-KR"/>
              </w:rPr>
              <w:tab/>
            </w:r>
            <w:r w:rsidR="00D8092D" w:rsidRPr="006B698F">
              <w:rPr>
                <w:rStyle w:val="Hyperlink"/>
                <w:noProof/>
              </w:rPr>
              <w:t>Sample Size and Study Power</w:t>
            </w:r>
            <w:r w:rsidR="00D8092D">
              <w:rPr>
                <w:noProof/>
                <w:webHidden/>
              </w:rPr>
              <w:tab/>
            </w:r>
            <w:r>
              <w:rPr>
                <w:noProof/>
                <w:webHidden/>
              </w:rPr>
              <w:fldChar w:fldCharType="begin"/>
            </w:r>
            <w:r w:rsidR="00D8092D">
              <w:rPr>
                <w:noProof/>
                <w:webHidden/>
              </w:rPr>
              <w:instrText xml:space="preserve"> PAGEREF _Toc478137002 \h </w:instrText>
            </w:r>
            <w:r w:rsidR="00981E97">
              <w:rPr>
                <w:noProof/>
              </w:rPr>
            </w:r>
            <w:r>
              <w:rPr>
                <w:noProof/>
                <w:webHidden/>
              </w:rPr>
              <w:fldChar w:fldCharType="separate"/>
            </w:r>
            <w:r w:rsidR="00D8092D">
              <w:rPr>
                <w:noProof/>
                <w:webHidden/>
              </w:rPr>
              <w:t>13</w:t>
            </w:r>
            <w:r>
              <w:rPr>
                <w:noProof/>
                <w:webHidden/>
              </w:rPr>
              <w:fldChar w:fldCharType="end"/>
            </w:r>
          </w:hyperlink>
        </w:p>
        <w:p w:rsidR="00D8092D" w:rsidRDefault="007351F8">
          <w:pPr>
            <w:pStyle w:val="TOC2"/>
            <w:tabs>
              <w:tab w:val="left" w:pos="960"/>
              <w:tab w:val="right" w:leader="dot" w:pos="9350"/>
            </w:tabs>
            <w:rPr>
              <w:noProof/>
              <w:kern w:val="2"/>
              <w:sz w:val="24"/>
              <w:szCs w:val="24"/>
              <w:lang w:eastAsia="ko-KR"/>
            </w:rPr>
          </w:pPr>
          <w:hyperlink w:anchor="_Toc478137003" w:history="1">
            <w:r w:rsidR="00D8092D" w:rsidRPr="006B698F">
              <w:rPr>
                <w:rStyle w:val="Hyperlink"/>
                <w:noProof/>
              </w:rPr>
              <w:t>6.5</w:t>
            </w:r>
            <w:r w:rsidR="00D8092D">
              <w:rPr>
                <w:noProof/>
                <w:kern w:val="2"/>
                <w:sz w:val="24"/>
                <w:szCs w:val="24"/>
                <w:lang w:eastAsia="ko-KR"/>
              </w:rPr>
              <w:tab/>
            </w:r>
            <w:r w:rsidR="00D8092D" w:rsidRPr="006B698F">
              <w:rPr>
                <w:rStyle w:val="Hyperlink"/>
                <w:noProof/>
              </w:rPr>
              <w:t>Quality control</w:t>
            </w:r>
            <w:r w:rsidR="00D8092D">
              <w:rPr>
                <w:noProof/>
                <w:webHidden/>
              </w:rPr>
              <w:tab/>
            </w:r>
            <w:r>
              <w:rPr>
                <w:noProof/>
                <w:webHidden/>
              </w:rPr>
              <w:fldChar w:fldCharType="begin"/>
            </w:r>
            <w:r w:rsidR="00D8092D">
              <w:rPr>
                <w:noProof/>
                <w:webHidden/>
              </w:rPr>
              <w:instrText xml:space="preserve"> PAGEREF _Toc478137003 \h </w:instrText>
            </w:r>
            <w:r w:rsidR="00981E97">
              <w:rPr>
                <w:noProof/>
              </w:rPr>
            </w:r>
            <w:r>
              <w:rPr>
                <w:noProof/>
                <w:webHidden/>
              </w:rPr>
              <w:fldChar w:fldCharType="separate"/>
            </w:r>
            <w:r w:rsidR="00D8092D">
              <w:rPr>
                <w:noProof/>
                <w:webHidden/>
              </w:rPr>
              <w:t>13</w:t>
            </w:r>
            <w:r>
              <w:rPr>
                <w:noProof/>
                <w:webHidden/>
              </w:rPr>
              <w:fldChar w:fldCharType="end"/>
            </w:r>
          </w:hyperlink>
        </w:p>
        <w:p w:rsidR="00D8092D" w:rsidRDefault="007351F8">
          <w:pPr>
            <w:pStyle w:val="TOC2"/>
            <w:tabs>
              <w:tab w:val="left" w:pos="960"/>
              <w:tab w:val="right" w:leader="dot" w:pos="9350"/>
            </w:tabs>
            <w:rPr>
              <w:noProof/>
              <w:kern w:val="2"/>
              <w:sz w:val="24"/>
              <w:szCs w:val="24"/>
              <w:lang w:eastAsia="ko-KR"/>
            </w:rPr>
          </w:pPr>
          <w:hyperlink w:anchor="_Toc478137004" w:history="1">
            <w:r w:rsidR="00D8092D" w:rsidRPr="006B698F">
              <w:rPr>
                <w:rStyle w:val="Hyperlink"/>
                <w:noProof/>
              </w:rPr>
              <w:t>6.6</w:t>
            </w:r>
            <w:r w:rsidR="00D8092D">
              <w:rPr>
                <w:noProof/>
                <w:kern w:val="2"/>
                <w:sz w:val="24"/>
                <w:szCs w:val="24"/>
                <w:lang w:eastAsia="ko-KR"/>
              </w:rPr>
              <w:tab/>
            </w:r>
            <w:r w:rsidR="00D8092D" w:rsidRPr="006B698F">
              <w:rPr>
                <w:rStyle w:val="Hyperlink"/>
                <w:noProof/>
              </w:rPr>
              <w:t>Strengths and Limitations of the Research Methods</w:t>
            </w:r>
            <w:r w:rsidR="00D8092D">
              <w:rPr>
                <w:noProof/>
                <w:webHidden/>
              </w:rPr>
              <w:tab/>
            </w:r>
            <w:r>
              <w:rPr>
                <w:noProof/>
                <w:webHidden/>
              </w:rPr>
              <w:fldChar w:fldCharType="begin"/>
            </w:r>
            <w:r w:rsidR="00D8092D">
              <w:rPr>
                <w:noProof/>
                <w:webHidden/>
              </w:rPr>
              <w:instrText xml:space="preserve"> PAGEREF _Toc478137004 \h </w:instrText>
            </w:r>
            <w:r w:rsidR="00981E97">
              <w:rPr>
                <w:noProof/>
              </w:rPr>
            </w:r>
            <w:r>
              <w:rPr>
                <w:noProof/>
                <w:webHidden/>
              </w:rPr>
              <w:fldChar w:fldCharType="separate"/>
            </w:r>
            <w:r w:rsidR="00D8092D">
              <w:rPr>
                <w:noProof/>
                <w:webHidden/>
              </w:rPr>
              <w:t>14</w:t>
            </w:r>
            <w:r>
              <w:rPr>
                <w:noProof/>
                <w:webHidden/>
              </w:rPr>
              <w:fldChar w:fldCharType="end"/>
            </w:r>
          </w:hyperlink>
        </w:p>
        <w:p w:rsidR="00D8092D" w:rsidRDefault="007351F8">
          <w:pPr>
            <w:pStyle w:val="TOC1"/>
            <w:tabs>
              <w:tab w:val="left" w:pos="440"/>
              <w:tab w:val="right" w:leader="dot" w:pos="9350"/>
            </w:tabs>
            <w:rPr>
              <w:noProof/>
              <w:kern w:val="2"/>
              <w:sz w:val="24"/>
              <w:szCs w:val="24"/>
              <w:lang w:eastAsia="ko-KR"/>
            </w:rPr>
          </w:pPr>
          <w:hyperlink w:anchor="_Toc478137005" w:history="1">
            <w:r w:rsidR="00D8092D" w:rsidRPr="006B698F">
              <w:rPr>
                <w:rStyle w:val="Hyperlink"/>
                <w:noProof/>
              </w:rPr>
              <w:t>7</w:t>
            </w:r>
            <w:r w:rsidR="00D8092D">
              <w:rPr>
                <w:noProof/>
                <w:kern w:val="2"/>
                <w:sz w:val="24"/>
                <w:szCs w:val="24"/>
                <w:lang w:eastAsia="ko-KR"/>
              </w:rPr>
              <w:tab/>
            </w:r>
            <w:r w:rsidR="00D8092D" w:rsidRPr="006B698F">
              <w:rPr>
                <w:rStyle w:val="Hyperlink"/>
                <w:noProof/>
              </w:rPr>
              <w:t>Protection of Human Subjects</w:t>
            </w:r>
            <w:r w:rsidR="00D8092D">
              <w:rPr>
                <w:noProof/>
                <w:webHidden/>
              </w:rPr>
              <w:tab/>
            </w:r>
            <w:r>
              <w:rPr>
                <w:noProof/>
                <w:webHidden/>
              </w:rPr>
              <w:fldChar w:fldCharType="begin"/>
            </w:r>
            <w:r w:rsidR="00D8092D">
              <w:rPr>
                <w:noProof/>
                <w:webHidden/>
              </w:rPr>
              <w:instrText xml:space="preserve"> PAGEREF _Toc478137005 \h </w:instrText>
            </w:r>
            <w:r w:rsidR="00981E97">
              <w:rPr>
                <w:noProof/>
              </w:rPr>
            </w:r>
            <w:r>
              <w:rPr>
                <w:noProof/>
                <w:webHidden/>
              </w:rPr>
              <w:fldChar w:fldCharType="separate"/>
            </w:r>
            <w:r w:rsidR="00D8092D">
              <w:rPr>
                <w:noProof/>
                <w:webHidden/>
              </w:rPr>
              <w:t>14</w:t>
            </w:r>
            <w:r>
              <w:rPr>
                <w:noProof/>
                <w:webHidden/>
              </w:rPr>
              <w:fldChar w:fldCharType="end"/>
            </w:r>
          </w:hyperlink>
        </w:p>
        <w:p w:rsidR="00D8092D" w:rsidRDefault="007351F8">
          <w:pPr>
            <w:pStyle w:val="TOC1"/>
            <w:tabs>
              <w:tab w:val="left" w:pos="440"/>
              <w:tab w:val="right" w:leader="dot" w:pos="9350"/>
            </w:tabs>
            <w:rPr>
              <w:noProof/>
              <w:kern w:val="2"/>
              <w:sz w:val="24"/>
              <w:szCs w:val="24"/>
              <w:lang w:eastAsia="ko-KR"/>
            </w:rPr>
          </w:pPr>
          <w:hyperlink w:anchor="_Toc478137006" w:history="1">
            <w:r w:rsidR="00D8092D" w:rsidRPr="006B698F">
              <w:rPr>
                <w:rStyle w:val="Hyperlink"/>
                <w:noProof/>
              </w:rPr>
              <w:t>8</w:t>
            </w:r>
            <w:r w:rsidR="00D8092D">
              <w:rPr>
                <w:noProof/>
                <w:kern w:val="2"/>
                <w:sz w:val="24"/>
                <w:szCs w:val="24"/>
                <w:lang w:eastAsia="ko-KR"/>
              </w:rPr>
              <w:tab/>
            </w:r>
            <w:r w:rsidR="00D8092D" w:rsidRPr="006B698F">
              <w:rPr>
                <w:rStyle w:val="Hyperlink"/>
                <w:noProof/>
              </w:rPr>
              <w:t>Plans for Disseminating and Communicating Study Results</w:t>
            </w:r>
            <w:r w:rsidR="00D8092D">
              <w:rPr>
                <w:noProof/>
                <w:webHidden/>
              </w:rPr>
              <w:tab/>
            </w:r>
            <w:r>
              <w:rPr>
                <w:noProof/>
                <w:webHidden/>
              </w:rPr>
              <w:fldChar w:fldCharType="begin"/>
            </w:r>
            <w:r w:rsidR="00D8092D">
              <w:rPr>
                <w:noProof/>
                <w:webHidden/>
              </w:rPr>
              <w:instrText xml:space="preserve"> PAGEREF _Toc478137006 \h </w:instrText>
            </w:r>
            <w:r w:rsidR="00981E97">
              <w:rPr>
                <w:noProof/>
              </w:rPr>
            </w:r>
            <w:r>
              <w:rPr>
                <w:noProof/>
                <w:webHidden/>
              </w:rPr>
              <w:fldChar w:fldCharType="separate"/>
            </w:r>
            <w:r w:rsidR="00D8092D">
              <w:rPr>
                <w:noProof/>
                <w:webHidden/>
              </w:rPr>
              <w:t>15</w:t>
            </w:r>
            <w:r>
              <w:rPr>
                <w:noProof/>
                <w:webHidden/>
              </w:rPr>
              <w:fldChar w:fldCharType="end"/>
            </w:r>
          </w:hyperlink>
        </w:p>
        <w:p w:rsidR="00D8092D" w:rsidRDefault="007351F8">
          <w:pPr>
            <w:pStyle w:val="TOC1"/>
            <w:tabs>
              <w:tab w:val="left" w:pos="440"/>
              <w:tab w:val="right" w:leader="dot" w:pos="9350"/>
            </w:tabs>
            <w:rPr>
              <w:noProof/>
              <w:kern w:val="2"/>
              <w:sz w:val="24"/>
              <w:szCs w:val="24"/>
              <w:lang w:eastAsia="ko-KR"/>
            </w:rPr>
          </w:pPr>
          <w:hyperlink w:anchor="_Toc478137007" w:history="1">
            <w:r w:rsidR="00D8092D" w:rsidRPr="006B698F">
              <w:rPr>
                <w:rStyle w:val="Hyperlink"/>
                <w:noProof/>
              </w:rPr>
              <w:t>9</w:t>
            </w:r>
            <w:r w:rsidR="00D8092D">
              <w:rPr>
                <w:noProof/>
                <w:kern w:val="2"/>
                <w:sz w:val="24"/>
                <w:szCs w:val="24"/>
                <w:lang w:eastAsia="ko-KR"/>
              </w:rPr>
              <w:tab/>
            </w:r>
            <w:r w:rsidR="00D8092D" w:rsidRPr="006B698F">
              <w:rPr>
                <w:rStyle w:val="Hyperlink"/>
                <w:noProof/>
              </w:rPr>
              <w:t>References</w:t>
            </w:r>
            <w:r w:rsidR="00D8092D">
              <w:rPr>
                <w:noProof/>
                <w:webHidden/>
              </w:rPr>
              <w:tab/>
            </w:r>
            <w:r>
              <w:rPr>
                <w:noProof/>
                <w:webHidden/>
              </w:rPr>
              <w:fldChar w:fldCharType="begin"/>
            </w:r>
            <w:r w:rsidR="00D8092D">
              <w:rPr>
                <w:noProof/>
                <w:webHidden/>
              </w:rPr>
              <w:instrText xml:space="preserve"> PAGEREF _Toc478137007 \h </w:instrText>
            </w:r>
            <w:r w:rsidR="00981E97">
              <w:rPr>
                <w:noProof/>
              </w:rPr>
            </w:r>
            <w:r>
              <w:rPr>
                <w:noProof/>
                <w:webHidden/>
              </w:rPr>
              <w:fldChar w:fldCharType="separate"/>
            </w:r>
            <w:r w:rsidR="00D8092D">
              <w:rPr>
                <w:noProof/>
                <w:webHidden/>
              </w:rPr>
              <w:t>15</w:t>
            </w:r>
            <w:r>
              <w:rPr>
                <w:noProof/>
                <w:webHidden/>
              </w:rPr>
              <w:fldChar w:fldCharType="end"/>
            </w:r>
          </w:hyperlink>
        </w:p>
        <w:p w:rsidR="000F0CE6" w:rsidRDefault="007351F8">
          <w:pPr>
            <w:rPr>
              <w:noProof/>
              <w:lang w:eastAsia="ko-KR"/>
            </w:rPr>
          </w:pPr>
          <w:r>
            <w:rPr>
              <w:b/>
              <w:bCs/>
              <w:noProof/>
            </w:rPr>
            <w:fldChar w:fldCharType="end"/>
          </w:r>
        </w:p>
      </w:sdtContent>
    </w:sdt>
    <w:p w:rsidR="00D8092D" w:rsidRDefault="00D8092D">
      <w:pPr>
        <w:rPr>
          <w:noProof/>
          <w:lang w:eastAsia="ko-KR"/>
        </w:rPr>
      </w:pPr>
      <w:r>
        <w:rPr>
          <w:noProof/>
          <w:lang w:eastAsia="ko-KR"/>
        </w:rPr>
        <w:br w:type="page"/>
      </w:r>
    </w:p>
    <w:p w:rsidR="000159BB" w:rsidRDefault="00AE518E" w:rsidP="00D8092D">
      <w:pPr>
        <w:pStyle w:val="Heading1"/>
      </w:pPr>
      <w:bookmarkStart w:id="0" w:name="_Toc478136982"/>
      <w:bookmarkStart w:id="1" w:name="_Toc405127685"/>
      <w:r>
        <w:t>List of abbreviations</w:t>
      </w:r>
      <w:bookmarkEnd w:id="0"/>
    </w:p>
    <w:p w:rsidR="00E511A6" w:rsidRDefault="00E511A6" w:rsidP="00E61242">
      <w:pPr>
        <w:pStyle w:val="NoSpacing"/>
      </w:pPr>
      <w:r>
        <w:t>ATC</w:t>
      </w:r>
      <w:r>
        <w:tab/>
      </w:r>
      <w:r>
        <w:tab/>
        <w:t>Anatomic Therapeutic Chemical</w:t>
      </w:r>
    </w:p>
    <w:p w:rsidR="00E61242" w:rsidRDefault="00E61242" w:rsidP="00E61242">
      <w:pPr>
        <w:pStyle w:val="NoSpacing"/>
      </w:pPr>
      <w:r>
        <w:t>CYCLOPS</w:t>
      </w:r>
      <w:r>
        <w:tab/>
      </w:r>
      <w:r w:rsidRPr="00E61242">
        <w:t>Cyclic coordinate descent for logistic, Poisson and survival analysis</w:t>
      </w:r>
    </w:p>
    <w:p w:rsidR="00C33D4B" w:rsidRDefault="00C33D4B" w:rsidP="00E61242">
      <w:pPr>
        <w:pStyle w:val="NoSpacing"/>
      </w:pPr>
      <w:proofErr w:type="spellStart"/>
      <w:r>
        <w:t>MedDRA</w:t>
      </w:r>
      <w:proofErr w:type="spellEnd"/>
      <w:r>
        <w:tab/>
      </w:r>
      <w:r>
        <w:rPr>
          <w:rFonts w:ascii="Arial" w:hAnsi="Arial" w:cs="Arial"/>
          <w:color w:val="222222"/>
          <w:sz w:val="20"/>
          <w:szCs w:val="20"/>
          <w:shd w:val="clear" w:color="auto" w:fill="FFFFFF"/>
        </w:rPr>
        <w:t>Medical Dictionary for Regulatory Activities</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3029C0" w:rsidRDefault="003029C0" w:rsidP="00E61242">
      <w:pPr>
        <w:pStyle w:val="NoSpacing"/>
      </w:pPr>
      <w:r>
        <w:t>PRR</w:t>
      </w:r>
      <w:r>
        <w:tab/>
      </w:r>
      <w:r>
        <w:tab/>
        <w:t>Proportional Reporting Ratio</w:t>
      </w:r>
    </w:p>
    <w:p w:rsidR="00B46B1E" w:rsidRDefault="00B46B1E" w:rsidP="00E61242">
      <w:pPr>
        <w:pStyle w:val="NoSpacing"/>
      </w:pPr>
      <w:r>
        <w:t>PS</w:t>
      </w:r>
      <w:r>
        <w:tab/>
      </w:r>
      <w:r>
        <w:tab/>
        <w:t>Propensity Scores</w:t>
      </w:r>
    </w:p>
    <w:p w:rsidR="00731510" w:rsidRDefault="00731510" w:rsidP="00E61242">
      <w:pPr>
        <w:pStyle w:val="NoSpacing"/>
      </w:pPr>
      <w:r>
        <w:t>BP</w:t>
      </w:r>
      <w:r>
        <w:tab/>
      </w:r>
      <w:r>
        <w:tab/>
        <w:t>Bisphosphonate</w:t>
      </w:r>
    </w:p>
    <w:p w:rsidR="00731510" w:rsidRPr="00E61242" w:rsidRDefault="00731510" w:rsidP="00E61242">
      <w:pPr>
        <w:pStyle w:val="NoSpacing"/>
      </w:pPr>
      <w:r>
        <w:t>SERM</w:t>
      </w:r>
      <w:r>
        <w:tab/>
      </w:r>
      <w:r>
        <w:tab/>
        <w:t>Selective Estrogen Receptor Modulator</w:t>
      </w:r>
    </w:p>
    <w:p w:rsidR="000159BB" w:rsidRDefault="000159BB" w:rsidP="000159BB">
      <w:pPr>
        <w:pStyle w:val="Heading1"/>
      </w:pPr>
      <w:bookmarkStart w:id="2" w:name="_Toc478136983"/>
      <w:r>
        <w:t>Abstract</w:t>
      </w:r>
      <w:bookmarkEnd w:id="2"/>
    </w:p>
    <w:p w:rsidR="00251647" w:rsidRDefault="00251647" w:rsidP="000159BB">
      <w:r>
        <w:t xml:space="preserve">This study aims </w:t>
      </w:r>
      <w:r w:rsidR="00731510">
        <w:t>t</w:t>
      </w:r>
      <w:r w:rsidR="00731510" w:rsidRPr="00731510">
        <w:t>o compare the effectiveness in reducing the risk of h</w:t>
      </w:r>
      <w:r w:rsidR="00731510">
        <w:t xml:space="preserve">ip fracture between alendronate(BP) </w:t>
      </w:r>
      <w:r w:rsidR="00731510" w:rsidRPr="00731510">
        <w:t xml:space="preserve">and </w:t>
      </w:r>
      <w:r w:rsidR="00EB088B">
        <w:t>raloxifene</w:t>
      </w:r>
      <w:r w:rsidR="00731510">
        <w:t>(SERM)</w:t>
      </w:r>
      <w:r w:rsidR="00731510" w:rsidRPr="00731510">
        <w:t xml:space="preserve"> and to evaluate the adverse reactions of both medications.</w:t>
      </w:r>
      <w:r w:rsidR="00731510">
        <w:t xml:space="preserve"> </w:t>
      </w:r>
      <w:r w:rsidR="00EA5E4D">
        <w:t xml:space="preserve">In this study, we will analyze data from a distributed network using the OHDSI </w:t>
      </w:r>
      <w:proofErr w:type="spellStart"/>
      <w:r w:rsidR="00EA5E4D">
        <w:t>CohortMethod</w:t>
      </w:r>
      <w:proofErr w:type="spellEnd"/>
      <w:r w:rsidR="00EA5E4D">
        <w:t xml:space="preserve"> </w:t>
      </w:r>
      <w:r w:rsidR="00A50833">
        <w:t xml:space="preserve">package.  </w:t>
      </w:r>
    </w:p>
    <w:p w:rsidR="000159BB" w:rsidRDefault="00FC1CC2" w:rsidP="00FC1CC2">
      <w:pPr>
        <w:pStyle w:val="Heading1"/>
      </w:pPr>
      <w:bookmarkStart w:id="3" w:name="_Toc478136984"/>
      <w:r>
        <w:t xml:space="preserve">Amendments and </w:t>
      </w:r>
      <w:r w:rsidR="003F2A9A">
        <w:t>U</w:t>
      </w:r>
      <w:r>
        <w:t>pdates</w:t>
      </w:r>
      <w:bookmarkEnd w:id="3"/>
    </w:p>
    <w:tbl>
      <w:tblPr>
        <w:tblStyle w:val="TableGrid"/>
        <w:tblW w:w="9463" w:type="dxa"/>
        <w:tblLook w:val="04A0"/>
      </w:tblPr>
      <w:tblGrid>
        <w:gridCol w:w="615"/>
        <w:gridCol w:w="1849"/>
        <w:gridCol w:w="1934"/>
        <w:gridCol w:w="5065"/>
      </w:tblGrid>
      <w:tr w:rsidR="005E614C">
        <w:trPr>
          <w:trHeight w:val="292"/>
        </w:trPr>
        <w:tc>
          <w:tcPr>
            <w:tcW w:w="615" w:type="dxa"/>
          </w:tcPr>
          <w:p w:rsidR="005E614C" w:rsidRDefault="00E6555A" w:rsidP="00FC1CC2">
            <w:r>
              <w:t>0.1</w:t>
            </w:r>
          </w:p>
        </w:tc>
        <w:tc>
          <w:tcPr>
            <w:tcW w:w="1849" w:type="dxa"/>
          </w:tcPr>
          <w:p w:rsidR="005E614C" w:rsidRDefault="00731510" w:rsidP="00731510">
            <w:r>
              <w:t>23</w:t>
            </w:r>
            <w:r w:rsidR="00E6555A">
              <w:t xml:space="preserve"> </w:t>
            </w:r>
            <w:r>
              <w:t>March</w:t>
            </w:r>
            <w:r w:rsidR="00117095">
              <w:t xml:space="preserve"> </w:t>
            </w:r>
            <w:r w:rsidR="00E6555A">
              <w:t>201</w:t>
            </w:r>
            <w:r>
              <w:t>7</w:t>
            </w:r>
          </w:p>
        </w:tc>
        <w:tc>
          <w:tcPr>
            <w:tcW w:w="1934" w:type="dxa"/>
          </w:tcPr>
          <w:p w:rsidR="005E614C" w:rsidRDefault="00731510" w:rsidP="00FC1CC2">
            <w:proofErr w:type="spellStart"/>
            <w:r>
              <w:t>Yeesuk</w:t>
            </w:r>
            <w:proofErr w:type="spellEnd"/>
            <w:r>
              <w:t xml:space="preserve"> Kim</w:t>
            </w:r>
          </w:p>
        </w:tc>
        <w:tc>
          <w:tcPr>
            <w:tcW w:w="5065" w:type="dxa"/>
          </w:tcPr>
          <w:p w:rsidR="005E614C" w:rsidRDefault="00E6555A" w:rsidP="00FC1CC2">
            <w:r>
              <w:t>Initial draft</w:t>
            </w:r>
          </w:p>
        </w:tc>
      </w:tr>
    </w:tbl>
    <w:p w:rsidR="00FC1CC2" w:rsidRDefault="003F2A9A" w:rsidP="00232E47">
      <w:pPr>
        <w:pStyle w:val="Heading1"/>
        <w:numPr>
          <w:ilvl w:val="0"/>
          <w:numId w:val="0"/>
        </w:numPr>
      </w:pPr>
      <w:bookmarkStart w:id="4" w:name="_Toc478136985"/>
      <w:r>
        <w:t>Milestones</w:t>
      </w:r>
      <w:bookmarkEnd w:id="4"/>
    </w:p>
    <w:tbl>
      <w:tblPr>
        <w:tblStyle w:val="TableGrid"/>
        <w:tblW w:w="9793" w:type="dxa"/>
        <w:tblLook w:val="04A0"/>
      </w:tblPr>
      <w:tblGrid>
        <w:gridCol w:w="2629"/>
        <w:gridCol w:w="7164"/>
      </w:tblGrid>
      <w:tr w:rsid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tc>
          <w:tcPr>
            <w:tcW w:w="2629" w:type="dxa"/>
          </w:tcPr>
          <w:p w:rsidR="001846CB" w:rsidRDefault="001846CB" w:rsidP="002E5F31">
            <w:r>
              <w:t>Start of analysis</w:t>
            </w:r>
          </w:p>
        </w:tc>
        <w:tc>
          <w:tcPr>
            <w:tcW w:w="7164" w:type="dxa"/>
          </w:tcPr>
          <w:p w:rsidR="001846CB" w:rsidRDefault="001846CB" w:rsidP="002E5F31"/>
        </w:tc>
      </w:tr>
      <w:tr w:rsidR="001846CB">
        <w:tc>
          <w:tcPr>
            <w:tcW w:w="2629" w:type="dxa"/>
          </w:tcPr>
          <w:p w:rsidR="001846CB" w:rsidRDefault="001846CB" w:rsidP="002E5F31">
            <w:r>
              <w:t>End of analysis</w:t>
            </w:r>
          </w:p>
        </w:tc>
        <w:tc>
          <w:tcPr>
            <w:tcW w:w="7164" w:type="dxa"/>
          </w:tcPr>
          <w:p w:rsidR="001846CB" w:rsidRDefault="001846CB" w:rsidP="002E5F31"/>
        </w:tc>
      </w:tr>
      <w:tr w:rsidR="001846CB">
        <w:tc>
          <w:tcPr>
            <w:tcW w:w="2629" w:type="dxa"/>
          </w:tcPr>
          <w:p w:rsidR="001846CB" w:rsidRDefault="001846CB" w:rsidP="002E5F31">
            <w:r>
              <w:t>Posting of results</w:t>
            </w:r>
          </w:p>
        </w:tc>
        <w:tc>
          <w:tcPr>
            <w:tcW w:w="7164" w:type="dxa"/>
          </w:tcPr>
          <w:p w:rsidR="001846CB" w:rsidRDefault="001846CB" w:rsidP="002E5F31"/>
        </w:tc>
      </w:tr>
      <w:tr w:rsid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5" w:name="_Toc478136986"/>
      <w:r>
        <w:t>Rationale and B</w:t>
      </w:r>
      <w:r w:rsidR="00EE73B8">
        <w:t>ackground</w:t>
      </w:r>
      <w:bookmarkEnd w:id="1"/>
      <w:bookmarkEnd w:id="5"/>
    </w:p>
    <w:p w:rsidR="0075246F" w:rsidRDefault="00D92BE6" w:rsidP="00983B6E">
      <w:r w:rsidRPr="00D92BE6">
        <w:t>Osteoporosis is characterized by decreased bone mass and deterioration of bone tissue, resulting in reduced bone strength and increased fracture risk. Approved therapies for osteoporosis include bisphosphonates</w:t>
      </w:r>
      <w:r>
        <w:t>(BP)</w:t>
      </w:r>
      <w:r w:rsidRPr="00D92BE6">
        <w:t>, calcitonin, raloxifene</w:t>
      </w:r>
      <w:r>
        <w:t>(SERM)</w:t>
      </w:r>
      <w:r w:rsidRPr="00D92BE6">
        <w:t xml:space="preserve">, and </w:t>
      </w:r>
      <w:proofErr w:type="spellStart"/>
      <w:r w:rsidRPr="00D92BE6">
        <w:t>teriparatide</w:t>
      </w:r>
      <w:proofErr w:type="spellEnd"/>
      <w:r w:rsidRPr="00D92BE6">
        <w:t xml:space="preserve">. Among them, alendronate and raloxifene are the most popular osteoporosis medication and a burden of prescription are performed annually. </w:t>
      </w:r>
    </w:p>
    <w:p w:rsidR="0075246F" w:rsidRDefault="0075246F" w:rsidP="00983B6E">
      <w:pPr>
        <w:rPr>
          <w:lang w:eastAsia="ko-KR"/>
        </w:rPr>
      </w:pPr>
      <w:r>
        <w:t xml:space="preserve">A definitive study comparing the effectiveness of alendronate and raloxifene was limited. </w:t>
      </w:r>
      <w:r w:rsidRPr="002A42B0">
        <w:t>The EVA trial (</w:t>
      </w:r>
      <w:proofErr w:type="spellStart"/>
      <w:r w:rsidRPr="002A42B0">
        <w:t>Evista</w:t>
      </w:r>
      <w:proofErr w:type="spellEnd"/>
      <w:r w:rsidRPr="002A42B0">
        <w:t xml:space="preserve"> </w:t>
      </w:r>
      <w:proofErr w:type="spellStart"/>
      <w:r w:rsidRPr="002A42B0">
        <w:t>Alendronate</w:t>
      </w:r>
      <w:proofErr w:type="spellEnd"/>
      <w:r w:rsidRPr="002A42B0">
        <w:t xml:space="preserve"> Comparison trial) was designed to be the first double-blind, randomized comparison trial to compare osteoporosis therapies head-to-head for fracture risk reduction among 3</w:t>
      </w:r>
      <w:r>
        <w:t>,000 postmenopausal women.</w:t>
      </w:r>
      <w:r>
        <w:rPr>
          <w:rFonts w:hint="eastAsia"/>
          <w:lang w:eastAsia="ko-KR"/>
        </w:rPr>
        <w:t xml:space="preserve"> </w:t>
      </w:r>
      <w:r w:rsidRPr="002A42B0">
        <w:t xml:space="preserve">However, the study enrollment was stopped early due to difficulties with timely </w:t>
      </w:r>
      <w:r>
        <w:t xml:space="preserve">recruitment of treatment </w:t>
      </w:r>
      <w:r w:rsidRPr="002A42B0">
        <w:t>women.</w:t>
      </w:r>
      <w:r>
        <w:t xml:space="preserve"> Foster et al. conducted a retrospective database study comparing the fracture rate and breast cancer rate between alendronate and raloxifene groups. </w:t>
      </w:r>
      <w:r w:rsidR="00D92BE6" w:rsidRPr="00D92BE6">
        <w:t xml:space="preserve">However, </w:t>
      </w:r>
      <w:r>
        <w:t>the adverse outcomes associated with</w:t>
      </w:r>
      <w:r w:rsidR="00D92BE6">
        <w:t xml:space="preserve"> alendronate such as atypical fracture, esophageal cancer, osteonecrosis of jaw</w:t>
      </w:r>
      <w:r>
        <w:t xml:space="preserve">, and adverse outcome associated with raloxifene such as </w:t>
      </w:r>
      <w:r w:rsidR="00D92BE6">
        <w:rPr>
          <w:lang w:eastAsia="ko-KR"/>
        </w:rPr>
        <w:t>increased risk of venous thromboembolic event</w:t>
      </w:r>
      <w:r>
        <w:rPr>
          <w:lang w:eastAsia="ko-KR"/>
        </w:rPr>
        <w:t xml:space="preserve"> were not investigated</w:t>
      </w:r>
      <w:r w:rsidR="00D92BE6">
        <w:rPr>
          <w:lang w:eastAsia="ko-KR"/>
        </w:rPr>
        <w:t xml:space="preserve">. </w:t>
      </w:r>
    </w:p>
    <w:p w:rsidR="00D92BE6" w:rsidRDefault="00D92BE6" w:rsidP="00983B6E">
      <w:pPr>
        <w:rPr>
          <w:lang w:eastAsia="ko-KR"/>
        </w:rPr>
      </w:pPr>
      <w:r>
        <w:rPr>
          <w:lang w:eastAsia="ko-KR"/>
        </w:rPr>
        <w:t xml:space="preserve">Therefore, we thought that the evaluation of hip fracture </w:t>
      </w:r>
      <w:r w:rsidR="0075246F">
        <w:rPr>
          <w:lang w:eastAsia="ko-KR"/>
        </w:rPr>
        <w:t>rate</w:t>
      </w:r>
      <w:r>
        <w:rPr>
          <w:lang w:eastAsia="ko-KR"/>
        </w:rPr>
        <w:t xml:space="preserve"> </w:t>
      </w:r>
      <w:r w:rsidR="0075246F">
        <w:rPr>
          <w:lang w:eastAsia="ko-KR"/>
        </w:rPr>
        <w:t>in patients of</w:t>
      </w:r>
      <w:r>
        <w:rPr>
          <w:lang w:eastAsia="ko-KR"/>
        </w:rPr>
        <w:t xml:space="preserve"> taking osteoporosis medications </w:t>
      </w:r>
      <w:r w:rsidR="0075246F">
        <w:rPr>
          <w:lang w:eastAsia="ko-KR"/>
        </w:rPr>
        <w:t xml:space="preserve">(alendronate or raloxifene) and of adverse outcomes </w:t>
      </w:r>
      <w:r w:rsidR="000E3803">
        <w:rPr>
          <w:lang w:eastAsia="ko-KR"/>
        </w:rPr>
        <w:t xml:space="preserve">in using osteoporotic medication are necessary </w:t>
      </w:r>
      <w:r w:rsidR="0075246F">
        <w:rPr>
          <w:lang w:eastAsia="ko-KR"/>
        </w:rPr>
        <w:t>with a</w:t>
      </w:r>
      <w:r w:rsidR="000E3803">
        <w:rPr>
          <w:lang w:eastAsia="ko-KR"/>
        </w:rPr>
        <w:t xml:space="preserve"> large population study.</w:t>
      </w:r>
    </w:p>
    <w:p w:rsidR="00C84B89" w:rsidRDefault="00F3357B" w:rsidP="00983B6E">
      <w:r>
        <w:t xml:space="preserve">In the study described here we </w:t>
      </w:r>
      <w:r w:rsidR="00983B6E">
        <w:t xml:space="preserve">will utilize the OHDSI </w:t>
      </w:r>
      <w:proofErr w:type="spellStart"/>
      <w:r w:rsidR="00983B6E">
        <w:t>CohortMethod</w:t>
      </w:r>
      <w:proofErr w:type="spellEnd"/>
      <w:r w:rsidR="00983B6E">
        <w:t xml:space="preserve"> package to </w:t>
      </w:r>
      <w:r w:rsidR="000E3803" w:rsidRPr="000E3803">
        <w:t xml:space="preserve">compare the effectiveness in reducing the risk of hip fracture between alendronate and </w:t>
      </w:r>
      <w:proofErr w:type="spellStart"/>
      <w:r w:rsidR="000E3803" w:rsidRPr="000E3803">
        <w:t>risedronate</w:t>
      </w:r>
      <w:proofErr w:type="spellEnd"/>
      <w:r w:rsidR="000E3803" w:rsidRPr="000E3803">
        <w:t>, and to evaluate the advers</w:t>
      </w:r>
      <w:r w:rsidR="000E3803">
        <w:t>e reactions of both medications</w:t>
      </w:r>
      <w:r w:rsidR="00983B6E">
        <w:t xml:space="preserve">.  </w:t>
      </w:r>
    </w:p>
    <w:p w:rsidR="00267FF0" w:rsidRDefault="00267FF0" w:rsidP="00983B6E"/>
    <w:p w:rsidR="00354C2C" w:rsidRDefault="00354C2C" w:rsidP="00354C2C">
      <w:pPr>
        <w:pStyle w:val="Heading2"/>
      </w:pPr>
      <w:bookmarkStart w:id="6" w:name="_Toc478136987"/>
      <w:r>
        <w:t>Research Question</w:t>
      </w:r>
      <w:r w:rsidR="0009249C">
        <w:t>s</w:t>
      </w:r>
      <w:bookmarkEnd w:id="6"/>
    </w:p>
    <w:p w:rsidR="00CC680E" w:rsidRPr="00CC680E" w:rsidRDefault="002C2F0D" w:rsidP="00CC680E">
      <w:pPr>
        <w:rPr>
          <w:b/>
        </w:rPr>
      </w:pPr>
      <w:r>
        <w:rPr>
          <w:b/>
        </w:rPr>
        <w:t>Alendronate</w:t>
      </w:r>
      <w:r w:rsidR="00CC680E">
        <w:t xml:space="preserve"> </w:t>
      </w:r>
      <w:r>
        <w:rPr>
          <w:b/>
        </w:rPr>
        <w:t>and Raloxifene</w:t>
      </w:r>
    </w:p>
    <w:p w:rsidR="002A42B0" w:rsidRDefault="002A42B0">
      <w:pPr>
        <w:rPr>
          <w:lang w:eastAsia="ko-KR"/>
        </w:rPr>
      </w:pPr>
      <w:r w:rsidRPr="002A42B0">
        <w:t>Alendronate and raloxifene are anti-</w:t>
      </w:r>
      <w:proofErr w:type="spellStart"/>
      <w:r w:rsidRPr="002A42B0">
        <w:t>resorptive</w:t>
      </w:r>
      <w:proofErr w:type="spellEnd"/>
      <w:r w:rsidRPr="002A42B0">
        <w:t xml:space="preserve"> therapies approved for the preven</w:t>
      </w:r>
      <w:r>
        <w:t>tion and treatment of postmeno</w:t>
      </w:r>
      <w:r w:rsidRPr="002A42B0">
        <w:t>pausal osteoporosis. Alendronate is incorporated into the bone matrix and ac</w:t>
      </w:r>
      <w:r>
        <w:t>ts to inhibit osteoclasts. Raloxi</w:t>
      </w:r>
      <w:r w:rsidRPr="002A42B0">
        <w:t xml:space="preserve">fene binds to estrogen receptors and appears to act as </w:t>
      </w:r>
      <w:r>
        <w:t>an estrogen agonist in bone.</w:t>
      </w:r>
      <w:r w:rsidRPr="002A42B0">
        <w:t xml:space="preserve"> Both drugs reduce bone turnover and increase bone mineral density, though alendronate has a stronger effect on these domains than raloxifene</w:t>
      </w:r>
      <w:r>
        <w:rPr>
          <w:rFonts w:hint="eastAsia"/>
          <w:lang w:eastAsia="ko-KR"/>
        </w:rPr>
        <w:t xml:space="preserve">. </w:t>
      </w:r>
    </w:p>
    <w:p w:rsidR="002A42B0" w:rsidRDefault="002A42B0"/>
    <w:p w:rsidR="000113B4" w:rsidRDefault="000113B4">
      <w:r>
        <w:t>Primary hypothesis</w:t>
      </w:r>
    </w:p>
    <w:p w:rsidR="000113B4" w:rsidRDefault="002A42B0" w:rsidP="000113B4">
      <w:pPr>
        <w:pStyle w:val="ListParagraph"/>
        <w:numPr>
          <w:ilvl w:val="0"/>
          <w:numId w:val="7"/>
        </w:numPr>
      </w:pPr>
      <w:r>
        <w:t xml:space="preserve">The study’s primary hypothesis is that there is no difference in </w:t>
      </w:r>
      <w:r w:rsidR="00347ECC">
        <w:t xml:space="preserve">incidence rate of </w:t>
      </w:r>
      <w:r>
        <w:t>osteoporotic hip fracture between alendronate and raloxifene.</w:t>
      </w:r>
    </w:p>
    <w:p w:rsidR="00267FF0" w:rsidRDefault="00267FF0" w:rsidP="00267FF0">
      <w:r>
        <w:t>Secondary hypothesis</w:t>
      </w:r>
    </w:p>
    <w:p w:rsidR="00267FF0" w:rsidRDefault="00267FF0" w:rsidP="00267FF0">
      <w:pPr>
        <w:pStyle w:val="ListParagraph"/>
        <w:numPr>
          <w:ilvl w:val="0"/>
          <w:numId w:val="7"/>
        </w:numPr>
      </w:pPr>
      <w:r>
        <w:t>The study’s secondary hypothesis is that there is no difference in rate of adverse outcomes between alendronate and raloxifene.</w:t>
      </w:r>
    </w:p>
    <w:p w:rsidR="00267FF0" w:rsidRDefault="00267FF0" w:rsidP="00267FF0"/>
    <w:p w:rsidR="0009249C" w:rsidRDefault="0009249C" w:rsidP="0009249C">
      <w:pPr>
        <w:pStyle w:val="Heading2"/>
      </w:pPr>
      <w:bookmarkStart w:id="7" w:name="_Toc478136988"/>
      <w:r>
        <w:t>Objectives</w:t>
      </w:r>
      <w:bookmarkEnd w:id="7"/>
    </w:p>
    <w:p w:rsidR="0009249C" w:rsidRPr="005B15B0" w:rsidRDefault="0009249C" w:rsidP="0009249C">
      <w:r>
        <w:t>Primary objective</w:t>
      </w:r>
    </w:p>
    <w:p w:rsidR="0009249C" w:rsidRDefault="00130EA9" w:rsidP="0009249C">
      <w:pPr>
        <w:pStyle w:val="ListParagraph"/>
        <w:numPr>
          <w:ilvl w:val="0"/>
          <w:numId w:val="7"/>
        </w:numPr>
      </w:pPr>
      <w:r>
        <w:t>Assess the adjusted hazard ratio for</w:t>
      </w:r>
      <w:r w:rsidR="00531EF7">
        <w:t xml:space="preserve"> </w:t>
      </w:r>
      <w:r w:rsidR="00616355">
        <w:t xml:space="preserve">use </w:t>
      </w:r>
      <w:r>
        <w:t xml:space="preserve">of </w:t>
      </w:r>
      <w:r w:rsidR="002E3F83">
        <w:t>alendronate</w:t>
      </w:r>
      <w:r>
        <w:t xml:space="preserve"> </w:t>
      </w:r>
      <w:r w:rsidR="00531EF7">
        <w:t xml:space="preserve">vs </w:t>
      </w:r>
      <w:r w:rsidR="002E3F83">
        <w:t xml:space="preserve">raloxifene </w:t>
      </w:r>
      <w:r w:rsidR="00531EF7">
        <w:t xml:space="preserve">on risk of </w:t>
      </w:r>
      <w:r w:rsidR="002E3F83">
        <w:t>osteoporotic hip fracture.</w:t>
      </w:r>
    </w:p>
    <w:p w:rsidR="00267FF0" w:rsidRPr="005B15B0" w:rsidRDefault="00267FF0" w:rsidP="00267FF0">
      <w:r>
        <w:t>Secondary objective</w:t>
      </w:r>
    </w:p>
    <w:p w:rsidR="00267FF0" w:rsidRDefault="00267FF0" w:rsidP="00267FF0">
      <w:pPr>
        <w:pStyle w:val="ListParagraph"/>
        <w:numPr>
          <w:ilvl w:val="0"/>
          <w:numId w:val="7"/>
        </w:numPr>
      </w:pPr>
      <w:r>
        <w:t>Assess the adjusted hazard ratio for use of alendronate vs raloxifene on risk of adverse outcome.</w:t>
      </w:r>
    </w:p>
    <w:p w:rsidR="00267FF0" w:rsidRDefault="00267FF0" w:rsidP="00267FF0"/>
    <w:p w:rsidR="00354C2C" w:rsidRDefault="00354C2C" w:rsidP="00354C2C">
      <w:pPr>
        <w:pStyle w:val="Heading1"/>
      </w:pPr>
      <w:bookmarkStart w:id="8" w:name="_Toc478136989"/>
      <w:r>
        <w:t>Research me</w:t>
      </w:r>
      <w:r w:rsidR="00106CBC">
        <w:t>t</w:t>
      </w:r>
      <w:r>
        <w:t>hods</w:t>
      </w:r>
      <w:bookmarkEnd w:id="8"/>
    </w:p>
    <w:p w:rsidR="00354C2C" w:rsidRDefault="00647841" w:rsidP="00647841">
      <w:pPr>
        <w:pStyle w:val="Heading2"/>
      </w:pPr>
      <w:bookmarkStart w:id="9" w:name="_Toc478136990"/>
      <w:r>
        <w:t xml:space="preserve">Study </w:t>
      </w:r>
      <w:r w:rsidR="00EF05FD">
        <w:t>D</w:t>
      </w:r>
      <w:r>
        <w:t>esign</w:t>
      </w:r>
      <w:bookmarkEnd w:id="9"/>
    </w:p>
    <w:p w:rsidR="00FC47D9" w:rsidRPr="00FC47D9" w:rsidRDefault="00FC47D9" w:rsidP="00FC47D9">
      <w:pPr>
        <w:pStyle w:val="Heading3"/>
      </w:pPr>
      <w:bookmarkStart w:id="10" w:name="_Toc478136991"/>
      <w:r>
        <w:t>Overview</w:t>
      </w:r>
      <w:bookmarkEnd w:id="10"/>
    </w:p>
    <w:p w:rsidR="005766BB" w:rsidRDefault="001D2E89" w:rsidP="005766BB">
      <w:r>
        <w:t>This study will be a retrospective, observational, new-user cohort study</w:t>
      </w:r>
      <w:r w:rsidR="00F341F8">
        <w:t xml:space="preserve">. By ‘retrospective’ we mean the study will use data already collected at the start of the study. By ‘observational’ we mean no intervention will take place </w:t>
      </w:r>
      <w:r w:rsidR="002E5F31">
        <w:t xml:space="preserve">in the course of </w:t>
      </w:r>
      <w:r w:rsidR="00F341F8">
        <w:t>this study. By ‘new-user’ we mean we will only analyze the first exposure of a subject to the drugs of interest. By ‘cohort study’ we mean two cohorts, a treatment and comparator cohort</w:t>
      </w:r>
      <w:r w:rsidR="00C347BF">
        <w:t>,</w:t>
      </w:r>
      <w:r w:rsidR="00F341F8">
        <w:t xml:space="preserve"> will be followed from index date (start of first exposure) to some end date</w:t>
      </w:r>
      <w:r w:rsidR="00450F15">
        <w:t>, and assessed for the occurrence of the outcomes of interest.</w:t>
      </w:r>
      <w:r w:rsidR="00F341F8">
        <w:t xml:space="preserve"> </w:t>
      </w:r>
      <w:r w:rsidR="00C347BF">
        <w:t xml:space="preserve"> </w:t>
      </w:r>
    </w:p>
    <w:p w:rsidR="00647841" w:rsidRDefault="00C347BF" w:rsidP="008C3E64">
      <w:r>
        <w:t xml:space="preserve">The treatment cohort will be new users of </w:t>
      </w:r>
      <w:r w:rsidR="00B57714">
        <w:t>alendronate</w:t>
      </w:r>
      <w:r>
        <w:t xml:space="preserve">. The comparator cohort will be new users of </w:t>
      </w:r>
      <w:r w:rsidR="00B57714">
        <w:t>raloxifene</w:t>
      </w:r>
      <w:r w:rsidR="00B65A8B">
        <w:t xml:space="preserve">. </w:t>
      </w:r>
      <w:r w:rsidR="0090464E">
        <w:t xml:space="preserve">For both groups we restrict to people with </w:t>
      </w:r>
      <w:r w:rsidR="0068093C">
        <w:t>seizure disorder</w:t>
      </w:r>
      <w:r w:rsidR="0090464E">
        <w:t xml:space="preserve">, one of the main indications for the drugs of interest. </w:t>
      </w:r>
      <w:r w:rsidR="0068093C">
        <w:t>The outcome</w:t>
      </w:r>
      <w:r w:rsidR="00B65A8B">
        <w:t xml:space="preserve"> of </w:t>
      </w:r>
      <w:r w:rsidR="0068093C">
        <w:t xml:space="preserve">is </w:t>
      </w:r>
      <w:r w:rsidR="00B57714">
        <w:t>hip fracture</w:t>
      </w:r>
      <w:r w:rsidR="0068093C">
        <w:t xml:space="preserve">. </w:t>
      </w:r>
      <w:r w:rsidR="00423CDE">
        <w:t xml:space="preserve">Proportional hazard models will be used to assess the hazard ratios between the two exposure cohorts. </w:t>
      </w:r>
    </w:p>
    <w:p w:rsidR="00DC593C" w:rsidRDefault="009A58F4" w:rsidP="008C3E64">
      <w:r>
        <w:t>Adjustment for baseline confounders will be done</w:t>
      </w:r>
      <w:r w:rsidR="00F54451">
        <w:t xml:space="preserve"> using propensity scores. </w:t>
      </w:r>
      <w:r w:rsidR="002E5F31">
        <w:t>First, a</w:t>
      </w:r>
      <w:r>
        <w:t xml:space="preserve"> propensity model will be fitted and used to create propensity sco</w:t>
      </w:r>
      <w:r w:rsidR="002E5F31">
        <w:t xml:space="preserve">res (PS). These PS will be used to match the treatment and comparator cohorts, and the proportional hazards outcome models will be conditioned on the matched sets of strata respectively. </w:t>
      </w:r>
    </w:p>
    <w:p w:rsidR="00423CDE" w:rsidRDefault="00DC593C" w:rsidP="008C3E64">
      <w:r>
        <w:t>The time of risk will be defined as all time on the drug</w:t>
      </w:r>
      <w:r w:rsidR="002212E8">
        <w:t xml:space="preserve"> (so-called per-protocol)</w:t>
      </w:r>
      <w:r>
        <w:t>, and will end at the end of exposure or end of observation, whichever is first. Multiple prescriptions will be considered continuous exposure with a maximum gap of 30 days.</w:t>
      </w:r>
    </w:p>
    <w:p w:rsidR="00204413" w:rsidRDefault="00204413" w:rsidP="008C3E64">
      <w:r>
        <w:t xml:space="preserve">Negative control outcomes (outcomes not believed to be caused by either </w:t>
      </w:r>
      <w:r w:rsidR="00B57714">
        <w:t xml:space="preserve">alendronate </w:t>
      </w:r>
      <w:r>
        <w:t xml:space="preserve">or </w:t>
      </w:r>
      <w:r w:rsidR="00B57714">
        <w:t>raloxifene</w:t>
      </w:r>
      <w:r>
        <w:t>) will also be included</w:t>
      </w:r>
      <w:r w:rsidR="00881883">
        <w:t>. The hazard ratios computed for these negative controls will be</w:t>
      </w:r>
      <w:r>
        <w:t xml:space="preserve"> used to evaluate residual bias and compute calibrated p-values</w:t>
      </w:r>
      <w:r w:rsidR="00881883">
        <w:t xml:space="preserve"> for the outcomes of interest</w:t>
      </w:r>
      <w:r w:rsidR="00AC7D21">
        <w:t>.</w:t>
      </w:r>
    </w:p>
    <w:p w:rsidR="00FC47D9" w:rsidRDefault="00FA320A" w:rsidP="00961DED">
      <w:pPr>
        <w:pStyle w:val="Heading3"/>
      </w:pPr>
      <w:bookmarkStart w:id="11" w:name="_Toc478136992"/>
      <w:r>
        <w:t xml:space="preserve">Study </w:t>
      </w:r>
      <w:r w:rsidR="00300ED7">
        <w:t>population</w:t>
      </w:r>
      <w:bookmarkEnd w:id="11"/>
    </w:p>
    <w:p w:rsidR="00D46328" w:rsidRDefault="00015EC2" w:rsidP="00AE0213">
      <w:r>
        <w:t>All subjects</w:t>
      </w:r>
      <w:r w:rsidR="00654A51">
        <w:t xml:space="preserve"> in the database</w:t>
      </w:r>
      <w:r>
        <w:t xml:space="preserve"> will be included who meet the following criteria:</w:t>
      </w:r>
      <w:r w:rsidR="0002084E">
        <w:t xml:space="preserve"> (note: the index date is the start of the first exposure to </w:t>
      </w:r>
      <w:r w:rsidR="00B57714">
        <w:t>alendronate</w:t>
      </w:r>
      <w:r w:rsidR="006D5AD0">
        <w:t xml:space="preserve"> or</w:t>
      </w:r>
      <w:r w:rsidR="00B57714">
        <w:t xml:space="preserve"> raloxifene</w:t>
      </w:r>
      <w:r w:rsidR="0002084E">
        <w:t>)</w:t>
      </w:r>
    </w:p>
    <w:p w:rsidR="00D46328" w:rsidRDefault="00D46328" w:rsidP="00D46328">
      <w:pPr>
        <w:pStyle w:val="ListParagraph"/>
        <w:numPr>
          <w:ilvl w:val="0"/>
          <w:numId w:val="9"/>
        </w:numPr>
      </w:pPr>
      <w:r>
        <w:t>Women over 45 years</w:t>
      </w:r>
    </w:p>
    <w:p w:rsidR="00015EC2" w:rsidRDefault="00015EC2" w:rsidP="002F308A">
      <w:pPr>
        <w:pStyle w:val="ListParagraph"/>
        <w:numPr>
          <w:ilvl w:val="0"/>
          <w:numId w:val="9"/>
        </w:numPr>
      </w:pPr>
      <w:r>
        <w:t xml:space="preserve">Exposure to </w:t>
      </w:r>
      <w:r w:rsidR="00B57714">
        <w:t>ale</w:t>
      </w:r>
      <w:bookmarkStart w:id="12" w:name="_GoBack"/>
      <w:bookmarkEnd w:id="12"/>
      <w:r w:rsidR="00B57714">
        <w:t>ndronate or raloxifene</w:t>
      </w:r>
    </w:p>
    <w:p w:rsidR="00015EC2" w:rsidRDefault="00015EC2" w:rsidP="002F308A">
      <w:pPr>
        <w:pStyle w:val="ListParagraph"/>
        <w:numPr>
          <w:ilvl w:val="0"/>
          <w:numId w:val="9"/>
        </w:numPr>
      </w:pPr>
      <w:r>
        <w:t xml:space="preserve">At least </w:t>
      </w:r>
      <w:r w:rsidR="00B57714">
        <w:t>90</w:t>
      </w:r>
      <w:r>
        <w:t xml:space="preserve"> days of observation time prior to </w:t>
      </w:r>
      <w:r w:rsidR="0002084E">
        <w:t>the index date</w:t>
      </w:r>
    </w:p>
    <w:p w:rsidR="00015EC2" w:rsidRDefault="00015EC2" w:rsidP="002F308A">
      <w:pPr>
        <w:pStyle w:val="ListParagraph"/>
        <w:numPr>
          <w:ilvl w:val="0"/>
          <w:numId w:val="9"/>
        </w:numPr>
      </w:pPr>
      <w:r>
        <w:t xml:space="preserve">A diagnose of </w:t>
      </w:r>
      <w:r w:rsidR="00B57714">
        <w:t>hip fracture</w:t>
      </w:r>
      <w:r>
        <w:t xml:space="preserve"> </w:t>
      </w:r>
      <w:r w:rsidR="0002084E">
        <w:t xml:space="preserve">on or </w:t>
      </w:r>
      <w:r>
        <w:t xml:space="preserve">preceding the </w:t>
      </w:r>
      <w:r w:rsidR="0002084E">
        <w:t>index date</w:t>
      </w:r>
    </w:p>
    <w:p w:rsidR="0002084E" w:rsidRPr="00AE0213" w:rsidRDefault="0002084E" w:rsidP="002F308A">
      <w:pPr>
        <w:pStyle w:val="ListParagraph"/>
        <w:numPr>
          <w:ilvl w:val="0"/>
          <w:numId w:val="9"/>
        </w:numPr>
      </w:pPr>
      <w:r>
        <w:t xml:space="preserve">No </w:t>
      </w:r>
      <w:r w:rsidR="005E1339">
        <w:t>diagnosis</w:t>
      </w:r>
      <w:r>
        <w:t xml:space="preserve"> of the outcome of interest preceding the index date</w:t>
      </w:r>
    </w:p>
    <w:p w:rsidR="00300ED7" w:rsidRPr="00300ED7" w:rsidRDefault="00300ED7" w:rsidP="00300ED7">
      <w:pPr>
        <w:pStyle w:val="Heading3"/>
      </w:pPr>
      <w:bookmarkStart w:id="13" w:name="_Toc478136993"/>
      <w:r>
        <w:t>Additional analysis details</w:t>
      </w:r>
      <w:bookmarkEnd w:id="13"/>
    </w:p>
    <w:p w:rsidR="0071403A" w:rsidRDefault="00A9089F" w:rsidP="0071403A">
      <w:r>
        <w:t>The propensi</w:t>
      </w:r>
      <w:r w:rsidR="00277750">
        <w:t>ty model will be fitted using L</w:t>
      </w:r>
      <w:r w:rsidR="00277750" w:rsidRPr="00277750">
        <w:rPr>
          <w:vertAlign w:val="subscript"/>
        </w:rPr>
        <w:t>1</w:t>
      </w:r>
      <w:r w:rsidR="00277750">
        <w:t xml:space="preserve"> </w:t>
      </w:r>
      <w:r>
        <w:t xml:space="preserve">regularized logistic regression. The </w:t>
      </w:r>
      <w:r w:rsidR="00F610C6">
        <w:t xml:space="preserve">regularization </w:t>
      </w:r>
      <w:proofErr w:type="spellStart"/>
      <w:r>
        <w:t>hyperparameter</w:t>
      </w:r>
      <w:proofErr w:type="spellEnd"/>
      <w:r>
        <w:t xml:space="preserve"> will be </w:t>
      </w:r>
      <w:r w:rsidR="001075FA">
        <w:t xml:space="preserve">selected </w:t>
      </w:r>
      <w:r w:rsidR="001A4A28">
        <w:t xml:space="preserve">by optimizing the likelihood in a </w:t>
      </w:r>
      <w:r w:rsidR="001075FA">
        <w:t xml:space="preserve">10-fold cross-validation. </w:t>
      </w:r>
    </w:p>
    <w:p w:rsidR="00BE73A5" w:rsidRDefault="00BE73A5" w:rsidP="0071403A">
      <w:r>
        <w:t>Variable-ratio propensity score matching will be performed using greedy matching</w:t>
      </w:r>
      <w:r w:rsidR="009D4796">
        <w:t xml:space="preserve"> </w:t>
      </w:r>
      <w:hyperlink w:anchor="_ENREF_1" w:tooltip="Rassen, 2012 #3" w:history="1">
        <w:r w:rsidR="007351F8">
          <w:fldChar w:fldCharType="begin">
            <w:fldData xml:space="preserve">PEVuZE5vdGU+PENpdGU+PEF1dGhvcj5SYXNzZW48L0F1dGhvcj48WWVhcj4yMDEyPC9ZZWFyPjxS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=
</w:fldData>
          </w:fldChar>
        </w:r>
        <w:r w:rsidR="001C3988">
          <w:instrText xml:space="preserve"> ADDIN EN.CITE </w:instrText>
        </w:r>
        <w:r w:rsidR="007351F8">
          <w:fldChar w:fldCharType="begin">
            <w:fldData xml:space="preserve">PEVuZE5vdGU+PENpdGU+PEF1dGhvcj5SYXNzZW48L0F1dGhvcj48WWVhcj4yMDEyPC9ZZWFyPjxS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=
</w:fldData>
          </w:fldChar>
        </w:r>
        <w:r w:rsidR="001C3988">
          <w:instrText xml:space="preserve"> ADDIN EN.CITE.DATA </w:instrText>
        </w:r>
        <w:r w:rsidR="007351F8">
          <w:fldChar w:fldCharType="end"/>
        </w:r>
        <w:r w:rsidR="007351F8">
          <w:fldChar w:fldCharType="separate"/>
        </w:r>
        <w:r w:rsidR="001C3988" w:rsidRPr="001C3988">
          <w:rPr>
            <w:noProof/>
            <w:vertAlign w:val="superscript"/>
          </w:rPr>
          <w:t>1</w:t>
        </w:r>
        <w:r w:rsidR="007351F8">
          <w:fldChar w:fldCharType="end"/>
        </w:r>
      </w:hyperlink>
      <w:r w:rsidR="009D4796">
        <w:t>.</w:t>
      </w:r>
      <w:r w:rsidR="00EF3BDA">
        <w:t xml:space="preserve"> A caliper of 0.25 </w:t>
      </w:r>
      <w:r w:rsidR="007F6A8B">
        <w:t>times the standard deviation of the propensity score distribution</w:t>
      </w:r>
      <w:r w:rsidR="00912EC1">
        <w:t xml:space="preserve"> will be used</w:t>
      </w:r>
      <w:r w:rsidR="007F6A8B">
        <w:t>.</w:t>
      </w:r>
    </w:p>
    <w:p w:rsidR="00F54451" w:rsidRDefault="00F54451" w:rsidP="0071403A">
      <w:r>
        <w:t>The outcome model will be fitted using a Cox regression conditioned on the matched sets, with only the treatment variable as predictor.</w:t>
      </w:r>
    </w:p>
    <w:p w:rsidR="00A431E4" w:rsidRPr="00A431E4" w:rsidRDefault="00CD4EAF" w:rsidP="00A431E4">
      <w:pPr>
        <w:pStyle w:val="Heading3"/>
      </w:pPr>
      <w:bookmarkStart w:id="14" w:name="_Toc478136994"/>
      <w:r>
        <w:t>A</w:t>
      </w:r>
      <w:r w:rsidR="00A431E4">
        <w:t>nalysis variations</w:t>
      </w:r>
      <w:bookmarkEnd w:id="14"/>
    </w:p>
    <w:p w:rsidR="00FA320A" w:rsidRDefault="002610B2" w:rsidP="00FA320A">
      <w:r>
        <w:t>The following variations of the analysis will be performed:</w:t>
      </w:r>
    </w:p>
    <w:p w:rsidR="00A65279" w:rsidRDefault="002610B2" w:rsidP="00FA320A">
      <w:r>
        <w:t xml:space="preserve">Primary analysis: </w:t>
      </w:r>
    </w:p>
    <w:p w:rsidR="002610B2" w:rsidRDefault="002610B2" w:rsidP="00876FB9">
      <w:pPr>
        <w:pStyle w:val="ListParagraph"/>
        <w:numPr>
          <w:ilvl w:val="0"/>
          <w:numId w:val="7"/>
        </w:numPr>
      </w:pPr>
      <w:r>
        <w:t>Using a PS model to match treated and comparator. The outcome model will be condition on the matched sets.</w:t>
      </w:r>
    </w:p>
    <w:p w:rsidR="00A65279" w:rsidRDefault="00E40B10" w:rsidP="00FA320A">
      <w:r>
        <w:t>Secondary analys</w:t>
      </w:r>
      <w:r w:rsidR="00DC593C">
        <w:t>e</w:t>
      </w:r>
      <w:r>
        <w:t xml:space="preserve">s: </w:t>
      </w:r>
    </w:p>
    <w:p w:rsidR="00A65279" w:rsidRDefault="00E40B10" w:rsidP="00FA320A">
      <w:pPr>
        <w:pStyle w:val="ListParagraph"/>
        <w:numPr>
          <w:ilvl w:val="0"/>
          <w:numId w:val="7"/>
        </w:numPr>
      </w:pPr>
      <w:r>
        <w:t>No PS model, a simple outcome model with only the treatment as predictor.</w:t>
      </w:r>
    </w:p>
    <w:p w:rsidR="00A65279" w:rsidRDefault="00636F2A" w:rsidP="008C3E64">
      <w:pPr>
        <w:pStyle w:val="ListParagraph"/>
        <w:numPr>
          <w:ilvl w:val="0"/>
          <w:numId w:val="7"/>
        </w:numPr>
      </w:pPr>
      <w:r>
        <w:t>Using a PS model</w:t>
      </w:r>
      <w:r w:rsidR="003F514C">
        <w:t xml:space="preserve"> and perform 1-on-1 </w:t>
      </w:r>
      <w:r>
        <w:t>match</w:t>
      </w:r>
      <w:r w:rsidR="003F514C">
        <w:t>ing</w:t>
      </w:r>
      <w:r>
        <w:t xml:space="preserve">. </w:t>
      </w:r>
      <w:r w:rsidR="00FF5D2D">
        <w:t>The outcome model will be condition on the matched sets, but will</w:t>
      </w:r>
      <w:r>
        <w:t xml:space="preserve"> only </w:t>
      </w:r>
      <w:r w:rsidR="00FF5D2D">
        <w:t xml:space="preserve">contain </w:t>
      </w:r>
      <w:r>
        <w:t>the treatment as predictor.</w:t>
      </w:r>
      <w:r w:rsidR="003F514C">
        <w:t xml:space="preserve"> This is included to allow plotting of the Kaplan-Meier curve, which is not possible when using variable ratio matching.</w:t>
      </w:r>
    </w:p>
    <w:p w:rsidR="00F54451" w:rsidRPr="0071403A" w:rsidRDefault="00DC593C" w:rsidP="00F54451">
      <w:pPr>
        <w:pStyle w:val="ListParagraph"/>
        <w:numPr>
          <w:ilvl w:val="0"/>
          <w:numId w:val="7"/>
        </w:numPr>
      </w:pPr>
      <w:r>
        <w:t xml:space="preserve">Variable ratio matching on the PS. </w:t>
      </w:r>
      <w:r w:rsidR="00F54451">
        <w:t>The outcome model will</w:t>
      </w:r>
      <w:r>
        <w:t xml:space="preserve"> include all covariates that were also included in the propensity model, and will</w:t>
      </w:r>
      <w:r w:rsidR="00F54451">
        <w:t xml:space="preserve"> be fitted using a L</w:t>
      </w:r>
      <w:r w:rsidR="00F54451" w:rsidRPr="00F54451">
        <w:rPr>
          <w:vertAlign w:val="subscript"/>
        </w:rPr>
        <w:t xml:space="preserve">1 </w:t>
      </w:r>
      <w:r w:rsidR="00F54451">
        <w:t xml:space="preserve">regularized conditional Cox regression with prior. The regularization </w:t>
      </w:r>
      <w:proofErr w:type="spellStart"/>
      <w:r w:rsidR="00F54451">
        <w:t>hyperparameter</w:t>
      </w:r>
      <w:proofErr w:type="spellEnd"/>
      <w:r w:rsidR="00F54451">
        <w:t xml:space="preserve"> will be selected be selected by optimizing the likelihood in a 10-fold cross-validation. No regularization will be applied to the coefficient corresponding to the treatment variable (i.e. those representing the hazard ratio of interest).</w:t>
      </w:r>
    </w:p>
    <w:p w:rsidR="00F54451" w:rsidRDefault="002212E8" w:rsidP="008C3E64">
      <w:pPr>
        <w:pStyle w:val="ListParagraph"/>
        <w:numPr>
          <w:ilvl w:val="0"/>
          <w:numId w:val="7"/>
        </w:numPr>
      </w:pPr>
      <w:r>
        <w:t>All analyses will be repeated using an intent-to-treat risk window definition, which starts on treatment initiation, and ends when observation ends.</w:t>
      </w:r>
    </w:p>
    <w:p w:rsidR="00647841" w:rsidRDefault="00647841" w:rsidP="00647841">
      <w:pPr>
        <w:pStyle w:val="Heading2"/>
      </w:pPr>
      <w:bookmarkStart w:id="15" w:name="_Toc478136995"/>
      <w:r>
        <w:t>Variables</w:t>
      </w:r>
      <w:bookmarkEnd w:id="15"/>
    </w:p>
    <w:p w:rsidR="00647841" w:rsidRDefault="00647841" w:rsidP="00647841">
      <w:pPr>
        <w:pStyle w:val="Heading3"/>
      </w:pPr>
      <w:bookmarkStart w:id="16" w:name="_Toc478136996"/>
      <w:r>
        <w:t>Exposures</w:t>
      </w:r>
      <w:bookmarkEnd w:id="16"/>
    </w:p>
    <w:p w:rsidR="00EA5E71" w:rsidRDefault="00347ECC" w:rsidP="00EA5E71">
      <w:pPr>
        <w:pStyle w:val="Heading4"/>
        <w:numPr>
          <w:ilvl w:val="0"/>
          <w:numId w:val="0"/>
        </w:numPr>
      </w:pPr>
      <w:r>
        <w:t>Alendronate</w:t>
      </w:r>
    </w:p>
    <w:p w:rsidR="00EA5E71" w:rsidRDefault="00EA5E71" w:rsidP="00EA5E71">
      <w:r>
        <w:t xml:space="preserve">Index rule defining the index date:  </w:t>
      </w:r>
    </w:p>
    <w:p w:rsidR="00EA5E71" w:rsidRDefault="00EA5E71" w:rsidP="00EA5E71">
      <w:pPr>
        <w:pStyle w:val="ListParagraph"/>
        <w:numPr>
          <w:ilvl w:val="0"/>
          <w:numId w:val="9"/>
        </w:numPr>
      </w:pPr>
      <w:r>
        <w:t xml:space="preserve">First exposure to any drug containing the </w:t>
      </w:r>
      <w:proofErr w:type="spellStart"/>
      <w:r>
        <w:t>RxNorm</w:t>
      </w:r>
      <w:proofErr w:type="spellEnd"/>
      <w:r>
        <w:t xml:space="preserve"> ingredient </w:t>
      </w:r>
      <w:proofErr w:type="spellStart"/>
      <w:r w:rsidR="00347ECC">
        <w:t>Alendronate</w:t>
      </w:r>
      <w:proofErr w:type="spellEnd"/>
    </w:p>
    <w:p w:rsidR="00EA5E71" w:rsidRDefault="00584545" w:rsidP="00584545">
      <w:r>
        <w:t>Inclusion rules based on the index date:</w:t>
      </w:r>
    </w:p>
    <w:p w:rsidR="00EA5E71" w:rsidRDefault="00347ECC" w:rsidP="00EA5E71">
      <w:pPr>
        <w:pStyle w:val="ListParagraph"/>
        <w:numPr>
          <w:ilvl w:val="0"/>
          <w:numId w:val="9"/>
        </w:numPr>
      </w:pPr>
      <w:r>
        <w:t>At least 90</w:t>
      </w:r>
      <w:r w:rsidR="00EA5E71">
        <w:t xml:space="preserve"> days of observation time prior to the index date</w:t>
      </w:r>
    </w:p>
    <w:p w:rsidR="00EA5E71" w:rsidRDefault="00BC4BC1" w:rsidP="00EA5E71">
      <w:pPr>
        <w:pStyle w:val="ListParagraph"/>
        <w:numPr>
          <w:ilvl w:val="0"/>
          <w:numId w:val="9"/>
        </w:numPr>
      </w:pPr>
      <w:r>
        <w:t>A diagnosis</w:t>
      </w:r>
      <w:r w:rsidR="00EA5E71">
        <w:t xml:space="preserve"> of </w:t>
      </w:r>
      <w:r w:rsidR="00347ECC">
        <w:t xml:space="preserve">hip fracture </w:t>
      </w:r>
      <w:r w:rsidR="00EA5E71">
        <w:t>on or preceding the index date</w:t>
      </w:r>
    </w:p>
    <w:p w:rsidR="00EA5E71" w:rsidRPr="00AE0213" w:rsidRDefault="009F5C7F" w:rsidP="00EA5E71">
      <w:pPr>
        <w:pStyle w:val="ListParagraph"/>
        <w:numPr>
          <w:ilvl w:val="0"/>
          <w:numId w:val="9"/>
        </w:numPr>
      </w:pPr>
      <w:r>
        <w:t xml:space="preserve">No diagnose of </w:t>
      </w:r>
      <w:r w:rsidR="00347ECC">
        <w:t>hip fracture</w:t>
      </w:r>
      <w:r>
        <w:t xml:space="preserve"> </w:t>
      </w:r>
      <w:r w:rsidR="00EA5E71">
        <w:t>preceding the index date</w:t>
      </w:r>
    </w:p>
    <w:p w:rsidR="00EA5E71" w:rsidRPr="00EA5E71" w:rsidRDefault="00347ECC" w:rsidP="00584545">
      <w:pPr>
        <w:pStyle w:val="Heading4"/>
        <w:numPr>
          <w:ilvl w:val="0"/>
          <w:numId w:val="0"/>
        </w:numPr>
      </w:pPr>
      <w:r>
        <w:t>Raloxifene</w:t>
      </w:r>
    </w:p>
    <w:p w:rsidR="00584545" w:rsidRDefault="00584545" w:rsidP="00584545">
      <w:r>
        <w:t xml:space="preserve">Index rule defining the index date:  </w:t>
      </w:r>
    </w:p>
    <w:p w:rsidR="00CF14A4" w:rsidRDefault="000E4F1A" w:rsidP="00584545">
      <w:pPr>
        <w:pStyle w:val="ListParagraph"/>
        <w:numPr>
          <w:ilvl w:val="0"/>
          <w:numId w:val="9"/>
        </w:numPr>
      </w:pPr>
      <w:r>
        <w:t xml:space="preserve">First exposure to a drug containing any </w:t>
      </w:r>
      <w:r w:rsidR="00347ECC">
        <w:t>Raloxifene</w:t>
      </w:r>
    </w:p>
    <w:p w:rsidR="00584545" w:rsidRDefault="00584545" w:rsidP="00CF14A4">
      <w:pPr>
        <w:ind w:left="360"/>
      </w:pPr>
      <w:r>
        <w:t>Inclusion rules based on the index date:</w:t>
      </w:r>
    </w:p>
    <w:p w:rsidR="00584545" w:rsidRDefault="00584545" w:rsidP="00584545">
      <w:pPr>
        <w:pStyle w:val="ListParagraph"/>
        <w:numPr>
          <w:ilvl w:val="0"/>
          <w:numId w:val="9"/>
        </w:numPr>
      </w:pPr>
      <w:r>
        <w:t xml:space="preserve">At least </w:t>
      </w:r>
      <w:r w:rsidR="00347ECC">
        <w:t>90</w:t>
      </w:r>
      <w:r>
        <w:t xml:space="preserve"> days of observation time prior to the index date</w:t>
      </w:r>
    </w:p>
    <w:p w:rsidR="00584545" w:rsidRDefault="00BC4BC1" w:rsidP="00584545">
      <w:pPr>
        <w:pStyle w:val="ListParagraph"/>
        <w:numPr>
          <w:ilvl w:val="0"/>
          <w:numId w:val="9"/>
        </w:numPr>
      </w:pPr>
      <w:r>
        <w:t>A diagnosis</w:t>
      </w:r>
      <w:r w:rsidR="00584545">
        <w:t xml:space="preserve"> of </w:t>
      </w:r>
      <w:r w:rsidR="00347ECC">
        <w:t>hip fracture</w:t>
      </w:r>
      <w:r w:rsidR="00584545">
        <w:t xml:space="preserve"> on or preceding the index date</w:t>
      </w:r>
    </w:p>
    <w:p w:rsidR="00584545" w:rsidRPr="00AE0213" w:rsidRDefault="00F77A45" w:rsidP="00584545">
      <w:pPr>
        <w:pStyle w:val="ListParagraph"/>
        <w:numPr>
          <w:ilvl w:val="0"/>
          <w:numId w:val="9"/>
        </w:numPr>
      </w:pPr>
      <w:r>
        <w:t>No diagnosis</w:t>
      </w:r>
      <w:r w:rsidR="009F5C7F">
        <w:t xml:space="preserve"> of </w:t>
      </w:r>
      <w:r w:rsidR="00347ECC">
        <w:t xml:space="preserve">hip fracture </w:t>
      </w:r>
      <w:r w:rsidR="00584545">
        <w:t>preceding the index date</w:t>
      </w:r>
    </w:p>
    <w:p w:rsidR="00647841" w:rsidRDefault="00647841" w:rsidP="00647841">
      <w:pPr>
        <w:pStyle w:val="Heading3"/>
      </w:pPr>
      <w:bookmarkStart w:id="17" w:name="_Toc478136997"/>
      <w:r>
        <w:t>Outcomes</w:t>
      </w:r>
      <w:bookmarkEnd w:id="17"/>
    </w:p>
    <w:p w:rsidR="00121440" w:rsidRPr="009E1D60" w:rsidRDefault="00347ECC" w:rsidP="008F127C">
      <w:pPr>
        <w:pStyle w:val="Heading4"/>
        <w:numPr>
          <w:ilvl w:val="0"/>
          <w:numId w:val="0"/>
        </w:numPr>
      </w:pPr>
      <w:r>
        <w:t>Hip fracture</w:t>
      </w:r>
      <w:r w:rsidR="00121440">
        <w:t xml:space="preserve"> </w:t>
      </w:r>
    </w:p>
    <w:p w:rsidR="00121440" w:rsidRDefault="00121440" w:rsidP="00121440">
      <w:r>
        <w:t xml:space="preserve">Index rule defining the index date:  </w:t>
      </w:r>
    </w:p>
    <w:p w:rsidR="000820C2" w:rsidRDefault="000820C2" w:rsidP="00121440">
      <w:pPr>
        <w:pStyle w:val="ListParagraph"/>
        <w:numPr>
          <w:ilvl w:val="0"/>
          <w:numId w:val="4"/>
        </w:numPr>
      </w:pPr>
      <w:r>
        <w:t>Any o</w:t>
      </w:r>
      <w:r w:rsidR="00121440">
        <w:t xml:space="preserve">ccurrence of </w:t>
      </w:r>
      <w:r w:rsidR="00EB088B">
        <w:t>a</w:t>
      </w:r>
      <w:r w:rsidR="00F77A45">
        <w:t xml:space="preserve"> </w:t>
      </w:r>
      <w:r w:rsidR="00347ECC">
        <w:t>hip fracture</w:t>
      </w:r>
      <w:r w:rsidR="00F77A45">
        <w:t xml:space="preserve"> diagnosis</w:t>
      </w:r>
      <w:r>
        <w:t xml:space="preserve"> </w:t>
      </w:r>
      <w:r w:rsidR="00121440">
        <w:t xml:space="preserve">code </w:t>
      </w:r>
    </w:p>
    <w:p w:rsidR="00121440" w:rsidRDefault="00121440" w:rsidP="000820C2">
      <w:r>
        <w:t>Inclusion rules based on the index date:</w:t>
      </w:r>
    </w:p>
    <w:p w:rsidR="00121440" w:rsidRDefault="00121440" w:rsidP="00121440">
      <w:pPr>
        <w:pStyle w:val="ListParagraph"/>
        <w:numPr>
          <w:ilvl w:val="0"/>
          <w:numId w:val="4"/>
        </w:numPr>
      </w:pPr>
      <w:r>
        <w:t xml:space="preserve">Cannot have </w:t>
      </w:r>
      <w:r w:rsidR="000820C2">
        <w:t>a</w:t>
      </w:r>
      <w:r w:rsidR="00EB088B">
        <w:t xml:space="preserve"> </w:t>
      </w:r>
      <w:r w:rsidR="00347ECC">
        <w:t>hip fracture</w:t>
      </w:r>
      <w:r w:rsidR="00F77A45">
        <w:t xml:space="preserve"> diagnosis </w:t>
      </w:r>
      <w:r w:rsidR="000820C2">
        <w:t xml:space="preserve">code </w:t>
      </w:r>
      <w:r w:rsidR="003112F2">
        <w:t>prior to the index date</w:t>
      </w:r>
      <w:r>
        <w:t>.</w:t>
      </w:r>
    </w:p>
    <w:p w:rsidR="00743160" w:rsidRPr="009E1D60" w:rsidRDefault="00B657B4" w:rsidP="00743160">
      <w:pPr>
        <w:pStyle w:val="Heading4"/>
        <w:numPr>
          <w:ilvl w:val="0"/>
          <w:numId w:val="0"/>
        </w:numPr>
      </w:pPr>
      <w:r>
        <w:t>Atypical femora</w:t>
      </w:r>
      <w:r w:rsidR="00743160">
        <w:t xml:space="preserve"> fracture </w:t>
      </w:r>
    </w:p>
    <w:p w:rsidR="00743160" w:rsidRDefault="00743160" w:rsidP="00743160">
      <w:r>
        <w:t xml:space="preserve">Index rule defining the index date:  </w:t>
      </w:r>
    </w:p>
    <w:p w:rsidR="00743160" w:rsidRDefault="00743160" w:rsidP="00743160">
      <w:pPr>
        <w:pStyle w:val="ListParagraph"/>
        <w:numPr>
          <w:ilvl w:val="0"/>
          <w:numId w:val="4"/>
        </w:numPr>
      </w:pPr>
      <w:r>
        <w:t xml:space="preserve">Any occurrence of </w:t>
      </w:r>
      <w:proofErr w:type="spellStart"/>
      <w:r w:rsidR="00724FDA">
        <w:t>subtrochanteric</w:t>
      </w:r>
      <w:proofErr w:type="spellEnd"/>
      <w:r w:rsidR="00724FDA">
        <w:t xml:space="preserve"> and </w:t>
      </w:r>
      <w:proofErr w:type="spellStart"/>
      <w:r w:rsidR="00724FDA">
        <w:t>midshaft</w:t>
      </w:r>
      <w:proofErr w:type="spellEnd"/>
      <w:r w:rsidR="00724FDA">
        <w:t xml:space="preserve"> femoral fracture</w:t>
      </w:r>
      <w:r>
        <w:t xml:space="preserve"> diagnosis code </w:t>
      </w:r>
    </w:p>
    <w:p w:rsidR="00743160" w:rsidRDefault="00743160" w:rsidP="00743160">
      <w:r>
        <w:t>Inclusion rules based on the index date:</w:t>
      </w:r>
    </w:p>
    <w:p w:rsidR="00743160" w:rsidRDefault="00743160" w:rsidP="00743160">
      <w:pPr>
        <w:pStyle w:val="ListParagraph"/>
        <w:numPr>
          <w:ilvl w:val="0"/>
          <w:numId w:val="4"/>
        </w:numPr>
      </w:pPr>
      <w:r>
        <w:t xml:space="preserve">Cannot have </w:t>
      </w:r>
      <w:proofErr w:type="spellStart"/>
      <w:r w:rsidR="00724FDA">
        <w:t>subtrochanteric</w:t>
      </w:r>
      <w:proofErr w:type="spellEnd"/>
      <w:r w:rsidR="00724FDA">
        <w:t xml:space="preserve"> and </w:t>
      </w:r>
      <w:proofErr w:type="spellStart"/>
      <w:r w:rsidR="00724FDA">
        <w:t>midshaft</w:t>
      </w:r>
      <w:proofErr w:type="spellEnd"/>
      <w:r w:rsidR="00724FDA">
        <w:t xml:space="preserve"> femoral fracture </w:t>
      </w:r>
      <w:r>
        <w:t>code prior to the index date.</w:t>
      </w:r>
    </w:p>
    <w:p w:rsidR="00743160" w:rsidRPr="009E1D60" w:rsidRDefault="00724FDA" w:rsidP="00743160">
      <w:pPr>
        <w:pStyle w:val="Heading4"/>
        <w:numPr>
          <w:ilvl w:val="0"/>
          <w:numId w:val="0"/>
        </w:numPr>
      </w:pPr>
      <w:r>
        <w:t>Osteonecrosis of the jaw</w:t>
      </w:r>
      <w:r w:rsidR="00743160">
        <w:t xml:space="preserve"> </w:t>
      </w:r>
    </w:p>
    <w:p w:rsidR="00743160" w:rsidRDefault="00743160" w:rsidP="00743160">
      <w:r>
        <w:t xml:space="preserve">Index rule defining the index date:  </w:t>
      </w:r>
    </w:p>
    <w:p w:rsidR="00743160" w:rsidRDefault="00743160" w:rsidP="00743160">
      <w:pPr>
        <w:pStyle w:val="ListParagraph"/>
        <w:numPr>
          <w:ilvl w:val="0"/>
          <w:numId w:val="4"/>
        </w:numPr>
      </w:pPr>
      <w:r>
        <w:t xml:space="preserve">Any occurrence of </w:t>
      </w:r>
      <w:r w:rsidR="00724FDA">
        <w:t>osteonecrosis</w:t>
      </w:r>
      <w:r>
        <w:t xml:space="preserve"> diagnosis code </w:t>
      </w:r>
    </w:p>
    <w:p w:rsidR="00743160" w:rsidRDefault="00743160" w:rsidP="00743160">
      <w:r>
        <w:t>Inclusion rules based on the index date:</w:t>
      </w:r>
    </w:p>
    <w:p w:rsidR="00743160" w:rsidRDefault="00743160" w:rsidP="00743160">
      <w:pPr>
        <w:pStyle w:val="ListParagraph"/>
        <w:numPr>
          <w:ilvl w:val="0"/>
          <w:numId w:val="4"/>
        </w:numPr>
      </w:pPr>
      <w:r>
        <w:t xml:space="preserve">Cannot have </w:t>
      </w:r>
      <w:r w:rsidR="00724FDA">
        <w:t>osteonecrosis</w:t>
      </w:r>
      <w:r>
        <w:t xml:space="preserve"> diagnosis code prior to the index date.</w:t>
      </w:r>
    </w:p>
    <w:p w:rsidR="00724FDA" w:rsidRPr="009E1D60" w:rsidRDefault="00724FDA" w:rsidP="00724FDA">
      <w:pPr>
        <w:pStyle w:val="Heading4"/>
        <w:numPr>
          <w:ilvl w:val="0"/>
          <w:numId w:val="0"/>
        </w:numPr>
      </w:pPr>
      <w:r>
        <w:t xml:space="preserve">Esophageal cancer </w:t>
      </w:r>
    </w:p>
    <w:p w:rsidR="00724FDA" w:rsidRDefault="00724FDA" w:rsidP="00724FDA">
      <w:r>
        <w:t xml:space="preserve">Index rule defining the index date:  </w:t>
      </w:r>
    </w:p>
    <w:p w:rsidR="00724FDA" w:rsidRDefault="00724FDA" w:rsidP="00724FDA">
      <w:pPr>
        <w:pStyle w:val="ListParagraph"/>
        <w:numPr>
          <w:ilvl w:val="0"/>
          <w:numId w:val="4"/>
        </w:numPr>
      </w:pPr>
      <w:r>
        <w:t xml:space="preserve">Any occurrence of esophageal cancer diagnosis code </w:t>
      </w:r>
    </w:p>
    <w:p w:rsidR="00724FDA" w:rsidRDefault="00724FDA" w:rsidP="00724FDA">
      <w:r>
        <w:t>Inclusion rules based on the index date:</w:t>
      </w:r>
    </w:p>
    <w:p w:rsidR="00724FDA" w:rsidRDefault="00724FDA" w:rsidP="00724FDA">
      <w:pPr>
        <w:pStyle w:val="ListParagraph"/>
        <w:numPr>
          <w:ilvl w:val="0"/>
          <w:numId w:val="4"/>
        </w:numPr>
      </w:pPr>
      <w:r>
        <w:t>Cannot have esophageal cancer diagnosis code prior to the index date.</w:t>
      </w:r>
    </w:p>
    <w:p w:rsidR="00724FDA" w:rsidRPr="009E1D60" w:rsidRDefault="00724FDA" w:rsidP="00724FDA">
      <w:pPr>
        <w:pStyle w:val="Heading4"/>
        <w:numPr>
          <w:ilvl w:val="0"/>
          <w:numId w:val="0"/>
        </w:numPr>
      </w:pPr>
      <w:r>
        <w:t xml:space="preserve">Deep vein thrombosis or pulmonary embolism </w:t>
      </w:r>
    </w:p>
    <w:p w:rsidR="00724FDA" w:rsidRDefault="00724FDA" w:rsidP="00724FDA">
      <w:r>
        <w:t xml:space="preserve">Index rule defining the index date:  </w:t>
      </w:r>
    </w:p>
    <w:p w:rsidR="00724FDA" w:rsidRDefault="00724FDA" w:rsidP="00724FDA">
      <w:pPr>
        <w:pStyle w:val="ListParagraph"/>
        <w:numPr>
          <w:ilvl w:val="0"/>
          <w:numId w:val="4"/>
        </w:numPr>
      </w:pPr>
      <w:r>
        <w:t xml:space="preserve">Any occurrence of deep vein thrombosis or pulmonary embolism diagnosis code </w:t>
      </w:r>
    </w:p>
    <w:p w:rsidR="00724FDA" w:rsidRDefault="00724FDA" w:rsidP="00724FDA">
      <w:r>
        <w:t>Inclusion rules based on the index date:</w:t>
      </w:r>
    </w:p>
    <w:p w:rsidR="00724FDA" w:rsidRDefault="00724FDA" w:rsidP="00724FDA">
      <w:pPr>
        <w:pStyle w:val="ListParagraph"/>
        <w:numPr>
          <w:ilvl w:val="0"/>
          <w:numId w:val="4"/>
        </w:numPr>
      </w:pPr>
      <w:r>
        <w:t>Cannot have deep vein thrombosis or pulmonary embolism diagnosis code prior to the index date.</w:t>
      </w:r>
    </w:p>
    <w:p w:rsidR="00743160" w:rsidRDefault="00743160" w:rsidP="00743160"/>
    <w:p w:rsidR="00A90C5A" w:rsidRDefault="00647841" w:rsidP="00A90C5A">
      <w:pPr>
        <w:pStyle w:val="Heading3"/>
      </w:pPr>
      <w:bookmarkStart w:id="18" w:name="_Toc478136998"/>
      <w:r>
        <w:t>Potential confounders</w:t>
      </w:r>
      <w:bookmarkEnd w:id="18"/>
    </w:p>
    <w:p w:rsidR="000E2BC2" w:rsidRDefault="00B70E7F" w:rsidP="000E2BC2">
      <w:r>
        <w:t>The following will be included as potential covariates: (note: most covariates are assessed on or in the 365 days prior to index date)</w:t>
      </w:r>
    </w:p>
    <w:p w:rsidR="00B70E7F" w:rsidRDefault="00B70E7F" w:rsidP="00B70E7F">
      <w:pPr>
        <w:pStyle w:val="ListParagraph"/>
        <w:numPr>
          <w:ilvl w:val="0"/>
          <w:numId w:val="7"/>
        </w:numPr>
      </w:pPr>
      <w:r>
        <w:t>Demographics (age in 5-year increments, gender, race, ethnicity, year of index date, month of index date)</w:t>
      </w:r>
    </w:p>
    <w:p w:rsidR="00B70E7F" w:rsidRDefault="00B70E7F" w:rsidP="00B70E7F">
      <w:pPr>
        <w:pStyle w:val="ListParagraph"/>
        <w:numPr>
          <w:ilvl w:val="0"/>
          <w:numId w:val="7"/>
        </w:numPr>
      </w:pPr>
      <w:r>
        <w:t xml:space="preserve">Condition occurrence </w:t>
      </w:r>
      <w:r w:rsidR="008478AE">
        <w:t>(one</w:t>
      </w:r>
      <w:r w:rsidR="004617D6">
        <w:t xml:space="preserve"> or more variables per diagnosis </w:t>
      </w:r>
      <w:r w:rsidR="008478AE">
        <w:t>code)</w:t>
      </w:r>
    </w:p>
    <w:p w:rsidR="00B70E7F" w:rsidRDefault="00B70E7F" w:rsidP="00B70E7F">
      <w:pPr>
        <w:pStyle w:val="ListParagraph"/>
        <w:numPr>
          <w:ilvl w:val="0"/>
          <w:numId w:val="7"/>
        </w:numPr>
      </w:pPr>
      <w:r>
        <w:t>Condition e</w:t>
      </w:r>
      <w:r w:rsidR="005A4F8C">
        <w:t>ra</w:t>
      </w:r>
      <w:r w:rsidR="008478AE">
        <w:t xml:space="preserve"> (on</w:t>
      </w:r>
      <w:r w:rsidR="004617D6">
        <w:t>e or more variables per diagnosis</w:t>
      </w:r>
      <w:r w:rsidR="008478AE">
        <w:t xml:space="preserve"> code)</w:t>
      </w:r>
    </w:p>
    <w:p w:rsidR="00B70E7F" w:rsidRDefault="00B70E7F" w:rsidP="00B70E7F">
      <w:pPr>
        <w:pStyle w:val="ListParagraph"/>
        <w:numPr>
          <w:ilvl w:val="0"/>
          <w:numId w:val="7"/>
        </w:numPr>
      </w:pPr>
      <w:r>
        <w:t xml:space="preserve">Condition group </w:t>
      </w:r>
      <w:r w:rsidR="00BD6715">
        <w:t>(</w:t>
      </w:r>
      <w:r w:rsidR="008478AE">
        <w:t xml:space="preserve">one or more variables per </w:t>
      </w:r>
      <w:proofErr w:type="spellStart"/>
      <w:r w:rsidR="00BD6715">
        <w:t>Med</w:t>
      </w:r>
      <w:r w:rsidR="00DA136C">
        <w:t>DRA</w:t>
      </w:r>
      <w:proofErr w:type="spellEnd"/>
      <w:r w:rsidR="008478AE">
        <w:t xml:space="preserve"> group or</w:t>
      </w:r>
      <w:r w:rsidR="00BD6715">
        <w:t xml:space="preserve"> SNOMED groups)</w:t>
      </w:r>
    </w:p>
    <w:p w:rsidR="00B70E7F" w:rsidRDefault="00B70E7F" w:rsidP="00B70E7F">
      <w:pPr>
        <w:pStyle w:val="ListParagraph"/>
        <w:numPr>
          <w:ilvl w:val="0"/>
          <w:numId w:val="7"/>
        </w:numPr>
      </w:pPr>
      <w:r>
        <w:t>Drug exposure</w:t>
      </w:r>
      <w:r w:rsidR="00DF07EE">
        <w:t xml:space="preserve"> </w:t>
      </w:r>
      <w:r w:rsidR="0095254B">
        <w:t>(one or more variables per drug code)</w:t>
      </w:r>
    </w:p>
    <w:p w:rsidR="00DF07EE" w:rsidRDefault="00DF07EE" w:rsidP="00B70E7F">
      <w:pPr>
        <w:pStyle w:val="ListParagraph"/>
        <w:numPr>
          <w:ilvl w:val="0"/>
          <w:numId w:val="7"/>
        </w:numPr>
      </w:pPr>
      <w:r>
        <w:t>Drug era</w:t>
      </w:r>
      <w:r w:rsidR="0095254B">
        <w:t xml:space="preserve"> (one or more variables per RxNorm ingredient)</w:t>
      </w:r>
    </w:p>
    <w:p w:rsidR="00DF07EE" w:rsidRDefault="00DF07EE" w:rsidP="00B70E7F">
      <w:pPr>
        <w:pStyle w:val="ListParagraph"/>
        <w:numPr>
          <w:ilvl w:val="0"/>
          <w:numId w:val="7"/>
        </w:numPr>
      </w:pPr>
      <w:r>
        <w:t>Drug group (</w:t>
      </w:r>
      <w:r w:rsidR="0095254B">
        <w:t xml:space="preserve">one or more variables per </w:t>
      </w:r>
      <w:r>
        <w:t>ATC group</w:t>
      </w:r>
      <w:r w:rsidR="0095254B">
        <w:t>)</w:t>
      </w:r>
    </w:p>
    <w:p w:rsidR="00B92C3E" w:rsidRDefault="00B92C3E" w:rsidP="00B70E7F">
      <w:pPr>
        <w:pStyle w:val="ListParagraph"/>
        <w:numPr>
          <w:ilvl w:val="0"/>
          <w:numId w:val="7"/>
        </w:numPr>
      </w:pPr>
      <w:r>
        <w:t>Procedure occurrence (one or more variables per procedure code)</w:t>
      </w:r>
    </w:p>
    <w:p w:rsidR="00DF07EE" w:rsidRDefault="005A4F8C" w:rsidP="00B70E7F">
      <w:pPr>
        <w:pStyle w:val="ListParagraph"/>
        <w:numPr>
          <w:ilvl w:val="0"/>
          <w:numId w:val="7"/>
        </w:numPr>
      </w:pPr>
      <w:r>
        <w:t>Observations</w:t>
      </w:r>
      <w:r w:rsidR="0095254B">
        <w:t xml:space="preserve"> (one or more variables per observation concept ID)</w:t>
      </w:r>
    </w:p>
    <w:p w:rsidR="005A4F8C" w:rsidRDefault="005A4F8C" w:rsidP="00B70E7F">
      <w:pPr>
        <w:pStyle w:val="ListParagraph"/>
        <w:numPr>
          <w:ilvl w:val="0"/>
          <w:numId w:val="7"/>
        </w:numPr>
      </w:pPr>
      <w:r>
        <w:t>Measurements</w:t>
      </w:r>
      <w:r w:rsidR="0095254B">
        <w:t xml:space="preserve"> (one or more variables per measurement concept ID, including variables for within / above / below normal range)</w:t>
      </w:r>
    </w:p>
    <w:p w:rsidR="00B70E7F" w:rsidRDefault="000E1A06" w:rsidP="00B70E7F">
      <w:pPr>
        <w:pStyle w:val="ListParagraph"/>
        <w:numPr>
          <w:ilvl w:val="0"/>
          <w:numId w:val="7"/>
        </w:numPr>
      </w:pPr>
      <w:r>
        <w:t>Risk scores (including Charleston, DCSI, CHADS2, CHADS2VASc</w:t>
      </w:r>
    </w:p>
    <w:p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9" w:history="1">
        <w:r w:rsidR="00DB060F" w:rsidRPr="00495934">
          <w:rPr>
            <w:rStyle w:val="Hyperlink"/>
          </w:rPr>
          <w:t>https://github.com/OHDSI/CohortMethod</w:t>
        </w:r>
      </w:hyperlink>
      <w:r w:rsidR="00B73FB8">
        <w:t>)</w:t>
      </w:r>
      <w:r>
        <w:t xml:space="preserve">. </w:t>
      </w:r>
    </w:p>
    <w:p w:rsidR="009243CA" w:rsidRDefault="00890410" w:rsidP="004C2A2F">
      <w:r>
        <w:t xml:space="preserve">Variables with less than 100 non-zero values are discarded. </w:t>
      </w:r>
      <w:r w:rsidR="00487F21">
        <w:t>All covariates were used in both the propensity model and the outcome model.</w:t>
      </w:r>
    </w:p>
    <w:p w:rsidR="006E50F5" w:rsidRPr="00F46162" w:rsidRDefault="006E50F5" w:rsidP="006E50F5">
      <w:pPr>
        <w:pStyle w:val="Heading3"/>
      </w:pPr>
      <w:bookmarkStart w:id="19" w:name="_Toc478136999"/>
      <w:r>
        <w:t>Negative controls</w:t>
      </w:r>
      <w:bookmarkEnd w:id="19"/>
    </w:p>
    <w:p w:rsidR="006E50F5" w:rsidRDefault="000B416F" w:rsidP="004C2A2F">
      <w:r>
        <w:t>Negative controls were selected using the following criteria:</w:t>
      </w:r>
    </w:p>
    <w:p w:rsidR="009D4796" w:rsidRDefault="009D4796" w:rsidP="007E75ED">
      <w:pPr>
        <w:pStyle w:val="ListParagraph"/>
        <w:numPr>
          <w:ilvl w:val="0"/>
          <w:numId w:val="4"/>
        </w:numPr>
      </w:pPr>
      <w:r>
        <w:t xml:space="preserve">No evidence found in literature on clinical trials using the method proposed by </w:t>
      </w:r>
      <w:proofErr w:type="spellStart"/>
      <w:r>
        <w:t>Avillach</w:t>
      </w:r>
      <w:proofErr w:type="spellEnd"/>
      <w:r>
        <w:t xml:space="preserve"> </w:t>
      </w:r>
      <w:hyperlink w:anchor="_ENREF_2" w:tooltip="Avillach, 2013 #4" w:history="1">
        <w:r w:rsidR="007351F8">
          <w:fldChar w:fldCharType="begin">
            <w:fldData xml:space="preserve">PEVuZE5vdGU+PENpdGU+PEF1dGhvcj5BdmlsbGFjaDwvQXV0aG9yPjxZZWFyPjIwMTM8L1llYXI+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</w:fldData>
          </w:fldChar>
        </w:r>
        <w:r w:rsidR="001C3988">
          <w:instrText xml:space="preserve"> ADDIN EN.CITE </w:instrText>
        </w:r>
        <w:r w:rsidR="007351F8">
          <w:fldChar w:fldCharType="begin">
            <w:fldData xml:space="preserve">PEVuZE5vdGU+PENpdGU+PEF1dGhvcj5BdmlsbGFjaDwvQXV0aG9yPjxZZWFyPjIwMTM8L1llYXI+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</w:fldData>
          </w:fldChar>
        </w:r>
        <w:r w:rsidR="001C3988">
          <w:instrText xml:space="preserve"> ADDIN EN.CITE.DATA </w:instrText>
        </w:r>
        <w:r w:rsidR="007351F8">
          <w:fldChar w:fldCharType="end"/>
        </w:r>
        <w:r w:rsidR="007351F8">
          <w:fldChar w:fldCharType="separate"/>
        </w:r>
        <w:r w:rsidR="001C3988" w:rsidRPr="001C3988">
          <w:rPr>
            <w:noProof/>
            <w:vertAlign w:val="superscript"/>
          </w:rPr>
          <w:t>2</w:t>
        </w:r>
        <w:r w:rsidR="007351F8">
          <w:fldChar w:fldCharType="end"/>
        </w:r>
      </w:hyperlink>
      <w:r>
        <w:t>.</w:t>
      </w:r>
    </w:p>
    <w:p w:rsidR="009D4796" w:rsidRDefault="009D4796" w:rsidP="007E75ED">
      <w:pPr>
        <w:pStyle w:val="ListParagraph"/>
        <w:numPr>
          <w:ilvl w:val="0"/>
          <w:numId w:val="4"/>
        </w:numPr>
      </w:pPr>
      <w:r>
        <w:t xml:space="preserve">No evidence found in literature using the method used in </w:t>
      </w:r>
      <w:proofErr w:type="spellStart"/>
      <w:r>
        <w:t>SemMedDB</w:t>
      </w:r>
      <w:proofErr w:type="spellEnd"/>
      <w:r>
        <w:t xml:space="preserve"> </w:t>
      </w:r>
      <w:hyperlink w:anchor="_ENREF_3" w:tooltip="Kilicoglu, 2011 #5" w:history="1">
        <w:r w:rsidR="007351F8">
          <w:fldChar w:fldCharType="begin"/>
        </w:r>
        <w:r w:rsidR="001C3988">
          <w:instrText xml:space="preserve"> ADDIN EN.CITE &lt;EndNote&gt;&lt;Cite&gt;&lt;Author&gt;Kilicoglu&lt;/Author&gt;&lt;Year&gt;2011&lt;/Year&gt;&lt;RecNum&gt;5&lt;/RecNum&gt;&lt;DisplayText&gt;&lt;style face="superscript"&gt;3&lt;/style&gt;&lt;/DisplayText&gt;&lt;record&gt;&lt;rec-number&gt;5&lt;/rec-number&gt;&lt;foreign-keys&gt;&lt;key app="EN" db-id="exdppzv5tsaraxexa5ex0v0h0500rstw0r5r"&gt;5&lt;/key&gt;&lt;/foreign-keys&gt;&lt;ref-type name="Journal Article"&gt;17&lt;/ref-type&gt;&lt;contributors&gt;&lt;authors&gt;&lt;author&gt;Kilicoglu, H.&lt;/author&gt;&lt;author&gt;Rosemblat, G.&lt;/author&gt;&lt;author&gt;Fiszman, M.&lt;/author&gt;&lt;author&gt;Rindflesch, T. C.&lt;/author&gt;&lt;/authors&gt;&lt;/contributors&gt;&lt;auth-address&gt;Lister Hill National Center for Biomedical Communications, National Library of Medicine, Bethesda, MD, USA. kilicogluh@mail.nih.gov&lt;/auth-address&gt;&lt;titles&gt;&lt;title&gt;Constructing a semantic predication gold standard from the biomedical literatur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86&lt;/pages&gt;&lt;volume&gt;12&lt;/volume&gt;&lt;edition&gt;2011/12/22&lt;/edition&gt;&lt;keywords&gt;&lt;keyword&gt;Data Mining/ standards&lt;/keyword&gt;&lt;keyword&gt;Humans&lt;/keyword&gt;&lt;keyword&gt;Medline&lt;/keyword&gt;&lt;keyword&gt;Semantics&lt;/keyword&gt;&lt;keyword&gt;Unified Medical Language System&lt;/keyword&gt;&lt;keyword&gt;United States&lt;/keyword&gt;&lt;keyword&gt;Vocabulary, Controlled&lt;/keyword&gt;&lt;/keywords&gt;&lt;dates&gt;&lt;year&gt;2011&lt;/year&gt;&lt;/dates&gt;&lt;isbn&gt;1471-2105 (Electronic)&amp;#xD;1471-2105 (Linking)&lt;/isbn&gt;&lt;accession-num&gt;22185221&lt;/accession-num&gt;&lt;urls&gt;&lt;/urls&gt;&lt;custom2&gt;PMC3281188&lt;/custom2&gt;&lt;electronic-resource-num&gt;10.1186/1471-2105-12-486&lt;/electronic-resource-num&gt;&lt;remote-database-provider&gt;NLM&lt;/remote-database-provider&gt;&lt;language&gt;eng&lt;/language&gt;&lt;/record&gt;&lt;/Cite&gt;&lt;/EndNote&gt;</w:instrText>
        </w:r>
        <w:r w:rsidR="007351F8">
          <w:fldChar w:fldCharType="separate"/>
        </w:r>
        <w:r w:rsidR="001C3988" w:rsidRPr="001C3988">
          <w:rPr>
            <w:noProof/>
            <w:vertAlign w:val="superscript"/>
          </w:rPr>
          <w:t>3</w:t>
        </w:r>
        <w:r w:rsidR="007351F8">
          <w:fldChar w:fldCharType="end"/>
        </w:r>
      </w:hyperlink>
      <w:r>
        <w:t>.</w:t>
      </w:r>
    </w:p>
    <w:p w:rsidR="009D4796" w:rsidRDefault="009D4796" w:rsidP="007E75ED">
      <w:pPr>
        <w:pStyle w:val="ListParagraph"/>
        <w:numPr>
          <w:ilvl w:val="0"/>
          <w:numId w:val="4"/>
        </w:numPr>
      </w:pPr>
      <w:r>
        <w:t>No evidence found in the structured product label (US and EU)</w:t>
      </w:r>
      <w:r w:rsidR="00B079AF">
        <w:t xml:space="preserve"> for the outcome or associated outcomes</w:t>
      </w:r>
    </w:p>
    <w:p w:rsidR="007E75ED" w:rsidRDefault="009D4796" w:rsidP="007E75ED">
      <w:pPr>
        <w:pStyle w:val="ListParagraph"/>
        <w:numPr>
          <w:ilvl w:val="0"/>
          <w:numId w:val="4"/>
        </w:numPr>
      </w:pPr>
      <w:r>
        <w:t>FAERS Proportional Reporting Ratio (PRR) needed to be l</w:t>
      </w:r>
      <w:r w:rsidR="007E75ED">
        <w:t>ess than 2.</w:t>
      </w:r>
    </w:p>
    <w:p w:rsidR="000B416F" w:rsidRDefault="000B416F" w:rsidP="007E75ED">
      <w:pPr>
        <w:pStyle w:val="ListParagraph"/>
        <w:numPr>
          <w:ilvl w:val="0"/>
          <w:numId w:val="4"/>
        </w:numPr>
      </w:pPr>
      <w:r>
        <w:t>Sufficient exposure in a US healthcare database (</w:t>
      </w:r>
      <w:r w:rsidR="00BD061A">
        <w:t xml:space="preserve">Over 10,000 occurrence of the diagnoses code in the </w:t>
      </w:r>
      <w:proofErr w:type="spellStart"/>
      <w:r w:rsidR="00BD061A">
        <w:t>Truven</w:t>
      </w:r>
      <w:proofErr w:type="spellEnd"/>
      <w:r w:rsidR="00BD061A">
        <w:t xml:space="preserve"> CCAE database</w:t>
      </w:r>
      <w:r>
        <w:t>)</w:t>
      </w:r>
      <w:r w:rsidR="007E75ED">
        <w:t>.</w:t>
      </w:r>
    </w:p>
    <w:p w:rsidR="00755FAB" w:rsidRDefault="00C50102" w:rsidP="00755FAB">
      <w:r w:rsidRPr="00724FDA">
        <w:rPr>
          <w:highlight w:val="yellow"/>
        </w:rPr>
        <w:t>Negative controls were defined as any of the following</w:t>
      </w:r>
      <w:r w:rsidR="00B677F1" w:rsidRPr="00724FDA">
        <w:rPr>
          <w:highlight w:val="yellow"/>
        </w:rPr>
        <w:t xml:space="preserve"> diagnoses</w:t>
      </w:r>
      <w:r w:rsidRPr="00724FDA">
        <w:rPr>
          <w:highlight w:val="yellow"/>
        </w:rPr>
        <w:t>:</w:t>
      </w:r>
    </w:p>
    <w:tbl>
      <w:tblPr>
        <w:tblW w:w="5543" w:type="dxa"/>
        <w:tblInd w:w="93" w:type="dxa"/>
        <w:tblLook w:val="04A0"/>
      </w:tblPr>
      <w:tblGrid>
        <w:gridCol w:w="5543"/>
      </w:tblGrid>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cute renal failure syndrom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nal finding</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ortic aneurysm</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ortic valve disorder</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ppendic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rthritis of elbow</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Arthropathy</w:t>
            </w:r>
            <w:proofErr w:type="spellEnd"/>
            <w:r w:rsidRPr="005A27E0">
              <w:rPr>
                <w:rFonts w:ascii="Calibri" w:eastAsia="Times New Roman" w:hAnsi="Calibri" w:cs="Times New Roman"/>
                <w:color w:val="000000"/>
              </w:rPr>
              <w:t xml:space="preserve"> associated with another disorder</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Arthropathy</w:t>
            </w:r>
            <w:proofErr w:type="spellEnd"/>
            <w:r w:rsidRPr="005A27E0">
              <w:rPr>
                <w:rFonts w:ascii="Calibri" w:eastAsia="Times New Roman" w:hAnsi="Calibri" w:cs="Times New Roman"/>
                <w:color w:val="000000"/>
              </w:rPr>
              <w:t xml:space="preserve"> of knee joint</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scite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septic necrosis of bon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stigmatism</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telectas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topic dermat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acterial intestinal infectious diseas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arrett's esophagu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enign neoplasm of endocrine gland</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lephar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ronchopneumoni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urn</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urs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andidiasis of mouth</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andidiasis of urogenital sit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Condyloma</w:t>
            </w:r>
            <w:proofErr w:type="spellEnd"/>
            <w:r w:rsidRPr="005A27E0">
              <w:rPr>
                <w:rFonts w:ascii="Calibri" w:eastAsia="Times New Roman" w:hAnsi="Calibri" w:cs="Times New Roman"/>
                <w:color w:val="000000"/>
              </w:rPr>
              <w:t xml:space="preserve"> </w:t>
            </w:r>
            <w:proofErr w:type="spellStart"/>
            <w:r w:rsidRPr="005A27E0">
              <w:rPr>
                <w:rFonts w:ascii="Calibri" w:eastAsia="Times New Roman" w:hAnsi="Calibri" w:cs="Times New Roman"/>
                <w:color w:val="000000"/>
              </w:rPr>
              <w:t>acuminatum</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oxsackie virus diseas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roup</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ystic disease of kidney</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yst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eficiency of macronutrient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ental carie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Duodenitis</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Dyspareunia</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ysplasia of cervix</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yspne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ysthymi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ysuri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Effusion of joint</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Endocard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Enthesopathy</w:t>
            </w:r>
            <w:proofErr w:type="spellEnd"/>
            <w:r w:rsidRPr="005A27E0">
              <w:rPr>
                <w:rFonts w:ascii="Calibri" w:eastAsia="Times New Roman" w:hAnsi="Calibri" w:cs="Times New Roman"/>
                <w:color w:val="000000"/>
              </w:rPr>
              <w:t xml:space="preserve"> of elbow region</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Fibrocystic disease of breast</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Gastroesophageal reflux diseas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Hemorrhoid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Hypermetropia</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Hyperplasia of prostat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Hypokalemi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mpetigo</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fectious disorder of kidney</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 xml:space="preserve">Infestation by </w:t>
            </w:r>
            <w:proofErr w:type="spellStart"/>
            <w:r w:rsidRPr="005A27E0">
              <w:rPr>
                <w:rFonts w:ascii="Calibri" w:eastAsia="Times New Roman" w:hAnsi="Calibri" w:cs="Times New Roman"/>
                <w:color w:val="000000"/>
              </w:rPr>
              <w:t>Sarcoptes</w:t>
            </w:r>
            <w:proofErr w:type="spellEnd"/>
            <w:r w:rsidRPr="005A27E0">
              <w:rPr>
                <w:rFonts w:ascii="Calibri" w:eastAsia="Times New Roman" w:hAnsi="Calibri" w:cs="Times New Roman"/>
                <w:color w:val="000000"/>
              </w:rPr>
              <w:t xml:space="preserve"> </w:t>
            </w:r>
            <w:proofErr w:type="spellStart"/>
            <w:r w:rsidRPr="005A27E0">
              <w:rPr>
                <w:rFonts w:ascii="Calibri" w:eastAsia="Times New Roman" w:hAnsi="Calibri" w:cs="Times New Roman"/>
                <w:color w:val="000000"/>
              </w:rPr>
              <w:t>scabiei</w:t>
            </w:r>
            <w:proofErr w:type="spellEnd"/>
            <w:r w:rsidRPr="005A27E0">
              <w:rPr>
                <w:rFonts w:ascii="Calibri" w:eastAsia="Times New Roman" w:hAnsi="Calibri" w:cs="Times New Roman"/>
                <w:color w:val="000000"/>
              </w:rPr>
              <w:t xml:space="preserve"> </w:t>
            </w:r>
            <w:proofErr w:type="spellStart"/>
            <w:r w:rsidRPr="005A27E0">
              <w:rPr>
                <w:rFonts w:ascii="Calibri" w:eastAsia="Times New Roman" w:hAnsi="Calibri" w:cs="Times New Roman"/>
                <w:color w:val="000000"/>
              </w:rPr>
              <w:t>var</w:t>
            </w:r>
            <w:proofErr w:type="spellEnd"/>
            <w:r w:rsidRPr="005A27E0">
              <w:rPr>
                <w:rFonts w:ascii="Calibri" w:eastAsia="Times New Roman" w:hAnsi="Calibri" w:cs="Times New Roman"/>
                <w:color w:val="000000"/>
              </w:rPr>
              <w:t xml:space="preserve"> </w:t>
            </w:r>
            <w:proofErr w:type="spellStart"/>
            <w:r w:rsidRPr="005A27E0">
              <w:rPr>
                <w:rFonts w:ascii="Calibri" w:eastAsia="Times New Roman" w:hAnsi="Calibri" w:cs="Times New Roman"/>
                <w:color w:val="000000"/>
              </w:rPr>
              <w:t>hominis</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flammatory disease of female pelvic organs AND/OR tissue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flammatory disease of the uteru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flammatory disorder of breast</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growing nail</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jury of abdomen</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tervertebral disc disorder</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tracranial injury</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Iridocyclitis</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rritable bowel syndrom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Late effects of cerebrovascular diseas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Leukorrhea</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Lipoma</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Malignant neoplasm of thorax</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Mitral valve disorder</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Mononeuropathy</w:t>
            </w:r>
            <w:proofErr w:type="spellEnd"/>
            <w:r w:rsidRPr="005A27E0">
              <w:rPr>
                <w:rFonts w:ascii="Calibri" w:eastAsia="Times New Roman" w:hAnsi="Calibri" w:cs="Times New Roman"/>
                <w:color w:val="000000"/>
              </w:rPr>
              <w:t xml:space="preserve"> of upper limb</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 xml:space="preserve">Non-toxic </w:t>
            </w:r>
            <w:proofErr w:type="spellStart"/>
            <w:r w:rsidRPr="005A27E0">
              <w:rPr>
                <w:rFonts w:ascii="Calibri" w:eastAsia="Times New Roman" w:hAnsi="Calibri" w:cs="Times New Roman"/>
                <w:color w:val="000000"/>
              </w:rPr>
              <w:t>uninodular</w:t>
            </w:r>
            <w:proofErr w:type="spellEnd"/>
            <w:r w:rsidRPr="005A27E0">
              <w:rPr>
                <w:rFonts w:ascii="Calibri" w:eastAsia="Times New Roman" w:hAnsi="Calibri" w:cs="Times New Roman"/>
                <w:color w:val="000000"/>
              </w:rPr>
              <w:t xml:space="preserve"> goiter</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Open-angle glaucom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Osteomyel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Otitis extern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Otorrhea</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araplegi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Paronychia</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aroxysmal tachycardi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eripheral venous insufficiency</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lantar fasci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leurisy</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neumococcal infectious diseas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neumonia due to Gram negative bacteri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neumothorax</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resbyopi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rimary malignant neoplasm of respiratory tract</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rolapse of female genital organ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rostat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yelonephr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Respiratory arrest</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Retinopathy</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Rosace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Sciatic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Seborrheic keratos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Secondary malignant neoplastic diseas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Sialoadenitis</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Staphylococcal infectious diseas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Symbolic dysfunction</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Temporomandibular joint disorder</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Tetraplegia</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Thyrotoxicos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Tietze's</w:t>
            </w:r>
            <w:proofErr w:type="spellEnd"/>
            <w:r w:rsidRPr="005A27E0">
              <w:rPr>
                <w:rFonts w:ascii="Calibri" w:eastAsia="Times New Roman" w:hAnsi="Calibri" w:cs="Times New Roman"/>
                <w:color w:val="000000"/>
              </w:rPr>
              <w:t xml:space="preserve"> diseas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Tinea</w:t>
            </w:r>
            <w:proofErr w:type="spellEnd"/>
            <w:r w:rsidRPr="005A27E0">
              <w:rPr>
                <w:rFonts w:ascii="Calibri" w:eastAsia="Times New Roman" w:hAnsi="Calibri" w:cs="Times New Roman"/>
                <w:color w:val="000000"/>
              </w:rPr>
              <w:t xml:space="preserve"> </w:t>
            </w:r>
            <w:proofErr w:type="spellStart"/>
            <w:r w:rsidRPr="005A27E0">
              <w:rPr>
                <w:rFonts w:ascii="Calibri" w:eastAsia="Times New Roman" w:hAnsi="Calibri" w:cs="Times New Roman"/>
                <w:color w:val="000000"/>
              </w:rPr>
              <w:t>pedis</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Torticollis</w:t>
            </w:r>
            <w:proofErr w:type="spellEnd"/>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Tricuspid valve disorder</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Urge incontinence of urine</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Viral hepatitis</w:t>
            </w:r>
          </w:p>
        </w:tc>
      </w:tr>
      <w:tr w:rsidR="005A27E0" w:rsidRPr="005A27E0">
        <w:trPr>
          <w:trHeight w:val="280"/>
        </w:trPr>
        <w:tc>
          <w:tcPr>
            <w:tcW w:w="5543" w:type="dxa"/>
            <w:tcBorders>
              <w:top w:val="nil"/>
              <w:left w:val="nil"/>
              <w:bottom w:val="nil"/>
              <w:right w:val="nil"/>
            </w:tcBorders>
            <w:shd w:val="clear" w:color="auto" w:fill="auto"/>
            <w:noWrap/>
            <w:vAlign w:val="bottom"/>
          </w:tcPr>
          <w:p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Viral pneumonia</w:t>
            </w:r>
          </w:p>
        </w:tc>
      </w:tr>
    </w:tbl>
    <w:p w:rsidR="00A01E4C" w:rsidRDefault="00A01E4C" w:rsidP="00755FAB"/>
    <w:p w:rsidR="00540AD6" w:rsidRDefault="00A01E4C" w:rsidP="00A01E4C">
      <w:pPr>
        <w:pStyle w:val="Heading3"/>
      </w:pPr>
      <w:r>
        <w:t xml:space="preserve"> </w:t>
      </w:r>
      <w:bookmarkStart w:id="20" w:name="_Toc478137000"/>
      <w:r w:rsidR="00540AD6">
        <w:t>Other variables</w:t>
      </w:r>
      <w:bookmarkEnd w:id="20"/>
    </w:p>
    <w:p w:rsidR="00647841" w:rsidRDefault="00002B34" w:rsidP="00647841">
      <w:r>
        <w:t>Hip fracture</w:t>
      </w:r>
      <w:r w:rsidR="009243CA">
        <w:t xml:space="preserve"> will be identified using the concept for </w:t>
      </w:r>
      <w:r>
        <w:t>femur neck fracture, femur intertrochanteric fracture</w:t>
      </w:r>
      <w:r w:rsidR="00AF36E1">
        <w:rPr>
          <w:rFonts w:eastAsia="Times New Roman" w:cs="Times New Roman"/>
        </w:rPr>
        <w:t xml:space="preserve"> </w:t>
      </w:r>
      <w:r w:rsidR="009243CA">
        <w:t>and any of its descendants in the OMOP Vocabulary.</w:t>
      </w:r>
    </w:p>
    <w:p w:rsidR="00647841" w:rsidRDefault="00753386" w:rsidP="0071036B">
      <w:pPr>
        <w:pStyle w:val="Heading2"/>
      </w:pPr>
      <w:bookmarkStart w:id="21" w:name="_Toc478137001"/>
      <w:r>
        <w:t>Data Sources</w:t>
      </w:r>
      <w:bookmarkEnd w:id="21"/>
    </w:p>
    <w:p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0" w:history="1">
        <w:r w:rsidRPr="00923FF9">
          <w:rPr>
            <w:rStyle w:val="Hyperlink"/>
          </w:rPr>
          <w:t>http://omop.org/cdm</w:t>
        </w:r>
      </w:hyperlink>
      <w:r>
        <w:t xml:space="preserve">.  The complete specification for OMOP Common Data Model, version 5 is available at:  </w:t>
      </w:r>
      <w:hyperlink r:id="rId11" w:history="1">
        <w:r w:rsidRPr="00026C35">
          <w:rPr>
            <w:rStyle w:val="Hyperlink"/>
          </w:rPr>
          <w:t>https://github.com/OHDSI/CommonDataModel</w:t>
        </w:r>
      </w:hyperlink>
      <w:r>
        <w:t>.  The following databases will be included in this analysis:</w:t>
      </w:r>
    </w:p>
    <w:p w:rsidR="00FA1B4A" w:rsidRDefault="00FA1B4A" w:rsidP="00FA1B4A">
      <w:pPr>
        <w:pStyle w:val="ListParagraph"/>
        <w:numPr>
          <w:ilvl w:val="0"/>
          <w:numId w:val="1"/>
        </w:numPr>
      </w:pPr>
      <w:proofErr w:type="spellStart"/>
      <w:r>
        <w:t>Truven</w:t>
      </w:r>
      <w:proofErr w:type="spellEnd"/>
      <w:r>
        <w:t xml:space="preserve"> </w:t>
      </w:r>
      <w:proofErr w:type="spellStart"/>
      <w:r>
        <w:t>MarketScan</w:t>
      </w:r>
      <w:proofErr w:type="spellEnd"/>
      <w:r>
        <w:t xml:space="preserve"> Commercial Claims and Encounters (CCAE)</w:t>
      </w:r>
    </w:p>
    <w:p w:rsidR="00FA1B4A" w:rsidRDefault="00FA1B4A" w:rsidP="00FA1B4A">
      <w:pPr>
        <w:pStyle w:val="ListParagraph"/>
        <w:numPr>
          <w:ilvl w:val="0"/>
          <w:numId w:val="1"/>
        </w:numPr>
      </w:pPr>
      <w:proofErr w:type="spellStart"/>
      <w:r>
        <w:t>Truven</w:t>
      </w:r>
      <w:proofErr w:type="spellEnd"/>
      <w:r>
        <w:t xml:space="preserve"> </w:t>
      </w:r>
      <w:proofErr w:type="spellStart"/>
      <w:r>
        <w:t>MarketScan</w:t>
      </w:r>
      <w:proofErr w:type="spellEnd"/>
      <w:r>
        <w:t xml:space="preserve"> Medicare Supplemental Beneficiaries (MDCR)</w:t>
      </w:r>
    </w:p>
    <w:p w:rsidR="00FA1B4A" w:rsidRDefault="00FA1B4A" w:rsidP="00FA1B4A">
      <w:pPr>
        <w:pStyle w:val="ListParagraph"/>
        <w:numPr>
          <w:ilvl w:val="0"/>
          <w:numId w:val="1"/>
        </w:numPr>
      </w:pPr>
      <w:proofErr w:type="spellStart"/>
      <w:r>
        <w:t>Truven</w:t>
      </w:r>
      <w:proofErr w:type="spellEnd"/>
      <w:r>
        <w:t xml:space="preserve"> </w:t>
      </w:r>
      <w:proofErr w:type="spellStart"/>
      <w:r>
        <w:t>MarketScan</w:t>
      </w:r>
      <w:proofErr w:type="spellEnd"/>
      <w:r>
        <w:t xml:space="preserve"> Multi-state Medicaid (MDCD)</w:t>
      </w:r>
    </w:p>
    <w:p w:rsidR="00FA1B4A" w:rsidRDefault="00FA1B4A" w:rsidP="00FA1B4A">
      <w:pPr>
        <w:pStyle w:val="ListParagraph"/>
        <w:numPr>
          <w:ilvl w:val="0"/>
          <w:numId w:val="1"/>
        </w:numPr>
      </w:pPr>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rsidR="00FA1B4A" w:rsidRDefault="00FA1B4A" w:rsidP="00FA1B4A">
      <w:pPr>
        <w:pStyle w:val="ListParagraph"/>
        <w:numPr>
          <w:ilvl w:val="0"/>
          <w:numId w:val="1"/>
        </w:numPr>
      </w:pPr>
      <w:r>
        <w:t>Clinical Practice Research Datalink (CPRD)</w:t>
      </w:r>
    </w:p>
    <w:p w:rsidR="00A86341" w:rsidRDefault="00A86341" w:rsidP="00FA1B4A">
      <w:pPr>
        <w:pStyle w:val="ListParagraph"/>
        <w:numPr>
          <w:ilvl w:val="0"/>
          <w:numId w:val="1"/>
        </w:numPr>
      </w:pPr>
      <w:r>
        <w:t>Indiana Network for Patient Care</w:t>
      </w:r>
    </w:p>
    <w:p w:rsidR="00A86341" w:rsidRDefault="00A86341" w:rsidP="00FA1B4A">
      <w:pPr>
        <w:pStyle w:val="ListParagraph"/>
        <w:numPr>
          <w:ilvl w:val="0"/>
          <w:numId w:val="1"/>
        </w:numPr>
      </w:pPr>
      <w:r>
        <w:t>Columbia University Medical Center</w:t>
      </w:r>
    </w:p>
    <w:p w:rsidR="00A86341" w:rsidRPr="00A86341" w:rsidRDefault="00A86341" w:rsidP="00FA1B4A">
      <w:pPr>
        <w:pStyle w:val="ListParagraph"/>
        <w:numPr>
          <w:ilvl w:val="0"/>
          <w:numId w:val="1"/>
        </w:numPr>
        <w:rPr>
          <w:highlight w:val="yellow"/>
        </w:rPr>
      </w:pPr>
      <w:r w:rsidRPr="00A86341">
        <w:rPr>
          <w:highlight w:val="yellow"/>
        </w:rPr>
        <w:t>Others….</w:t>
      </w:r>
    </w:p>
    <w:p w:rsidR="00FA1B4A" w:rsidRDefault="00FA1B4A" w:rsidP="00FA1B4A">
      <w:proofErr w:type="spellStart"/>
      <w:r>
        <w:t>Truven</w:t>
      </w:r>
      <w:proofErr w:type="spellEnd"/>
      <w:r>
        <w:t xml:space="preserve"> </w:t>
      </w:r>
      <w:proofErr w:type="spellStart"/>
      <w:r>
        <w:t>MarketScan</w:t>
      </w:r>
      <w:proofErr w:type="spellEnd"/>
      <w:r>
        <w:t xml:space="preserve"> Commercial Claims and Encounters (CCAE)</w:t>
      </w:r>
    </w:p>
    <w:p w:rsidR="00FA1B4A" w:rsidRPr="00056480" w:rsidRDefault="00FA1B4A" w:rsidP="00FA1B4A">
      <w:r>
        <w:t>CCAE is a</w:t>
      </w:r>
      <w:r w:rsidRPr="00056480">
        <w:t>n administrative health claims database for active employees, early retirees, COBRA continues, and their dependents insured by employer-sponsored plans (individuals in plans or product lines with fee-for-service plans and fully capitated or partially capitated plans).</w:t>
      </w:r>
      <w:r>
        <w:t xml:space="preserve">  As of 30November2014, CCAE contained 117m patients with patient-level observations from Jan2000 through Jul2014.  Source codes used in CCAE include:  conditions- ICD-9-CM; drugs:  NDC, HCPCS, ICD-9-CM; procedures:  CPT-4, HCPCS, ICD-9-CM; lab:  LOINC.  </w:t>
      </w:r>
    </w:p>
    <w:p w:rsidR="00FA1B4A" w:rsidRDefault="00FA1B4A" w:rsidP="00FA1B4A">
      <w:r>
        <w:t xml:space="preserve">The ETL specification for transforming </w:t>
      </w:r>
      <w:r w:rsidRPr="00056480">
        <w:t>CCAE</w:t>
      </w:r>
      <w:r>
        <w:t xml:space="preserve"> into the OMOP CDM is available at: </w:t>
      </w:r>
      <w:hyperlink r:id="rId12"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3" w:anchor="/truven_ccae/dashboard" w:history="1">
        <w:r w:rsidRPr="00026C35">
          <w:rPr>
            <w:rStyle w:val="Hyperlink"/>
          </w:rPr>
          <w:t>http://hix.jnj.com/achilles/#/truven_ccae/dashboard</w:t>
        </w:r>
      </w:hyperlink>
      <w:r>
        <w:t>.</w:t>
      </w:r>
    </w:p>
    <w:p w:rsidR="00FA1B4A" w:rsidRDefault="00FA1B4A" w:rsidP="00FA1B4A"/>
    <w:p w:rsidR="00FA1B4A" w:rsidRDefault="00FA1B4A" w:rsidP="00FA1B4A">
      <w:proofErr w:type="spellStart"/>
      <w:r>
        <w:t>Truven</w:t>
      </w:r>
      <w:proofErr w:type="spellEnd"/>
      <w:r>
        <w:t xml:space="preserve"> </w:t>
      </w:r>
      <w:proofErr w:type="spellStart"/>
      <w:r>
        <w:t>MarketScan</w:t>
      </w:r>
      <w:proofErr w:type="spellEnd"/>
      <w:r>
        <w:t xml:space="preserve"> Medicare Supplemental Beneficiaries (MDCR)</w:t>
      </w:r>
    </w:p>
    <w:p w:rsidR="00FA1B4A" w:rsidRPr="00056480" w:rsidRDefault="00FA1B4A" w:rsidP="00FA1B4A">
      <w:r>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proofErr w:type="gramStart"/>
      <w:r w:rsidRPr="00444A4E">
        <w:t>.</w:t>
      </w:r>
      <w:r w:rsidRPr="00056480">
        <w:t>.</w:t>
      </w:r>
      <w:proofErr w:type="gramEnd"/>
      <w:r>
        <w:t xml:space="preserve">  As of 30November2014, MDCR contained 9m patients with patient-level observations from Jan2000 through Jul2014.  Source codes used in MDCR include:  conditions- ICD-9-CM; drugs:  NDC, HCPCS, ICD-9-CM; procedures:  CPT-4, HCPCS, ICD-9-CM; lab:  LOINC.  </w:t>
      </w:r>
    </w:p>
    <w:p w:rsidR="00FA1B4A" w:rsidRDefault="00FA1B4A" w:rsidP="00FA1B4A">
      <w:r>
        <w:t xml:space="preserve">The ETL specification for transforming MDCR into the OMOP CDM is available at: </w:t>
      </w:r>
      <w:hyperlink r:id="rId14"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5" w:anchor="/truven_mdcr/dashboard" w:history="1">
        <w:r w:rsidRPr="00026C35">
          <w:rPr>
            <w:rStyle w:val="Hyperlink"/>
          </w:rPr>
          <w:t>http://hix.jnj.com/achilles/#/truven_mdcr/dashboard</w:t>
        </w:r>
      </w:hyperlink>
      <w:r>
        <w:t>.</w:t>
      </w:r>
    </w:p>
    <w:p w:rsidR="00FA1B4A" w:rsidRDefault="00FA1B4A" w:rsidP="00FA1B4A"/>
    <w:p w:rsidR="00FA1B4A" w:rsidRDefault="00FA1B4A" w:rsidP="00FA1B4A">
      <w:proofErr w:type="spellStart"/>
      <w:r>
        <w:t>Truven</w:t>
      </w:r>
      <w:proofErr w:type="spellEnd"/>
      <w:r>
        <w:t xml:space="preserve"> </w:t>
      </w:r>
      <w:proofErr w:type="spellStart"/>
      <w:r>
        <w:t>MarketScan</w:t>
      </w:r>
      <w:proofErr w:type="spellEnd"/>
      <w:r>
        <w:t xml:space="preserve"> Multi-state Medicaid (MDCD)</w:t>
      </w:r>
    </w:p>
    <w:p w:rsidR="00FA1B4A" w:rsidRPr="00056480" w:rsidRDefault="00FA1B4A" w:rsidP="00FA1B4A">
      <w:r>
        <w:t>MDCD is a</w:t>
      </w:r>
      <w:r w:rsidRPr="00444A4E">
        <w:t>n administrative health claims database for the pooled healthcare experience of Medicaid enrollees from multiple states</w:t>
      </w:r>
      <w:r>
        <w:t xml:space="preserve">.  As of 30November2014, MDCD contained 16m patients with patient-level observations from Jan2006 through Dec2012.  Source codes used in MDCD include:  conditions- ICD-9-CM; drugs:  NDC, HCPCS, ICD-9-CM; procedures:  CPT-4, HCPCS, ICD-9-CM; lab:  LOINC.  </w:t>
      </w:r>
    </w:p>
    <w:p w:rsidR="00FA1B4A" w:rsidRDefault="00FA1B4A" w:rsidP="00FA1B4A">
      <w:r>
        <w:t xml:space="preserve">The ETL specification for transforming MDCD into the OMOP CDM is available at: </w:t>
      </w:r>
      <w:hyperlink r:id="rId16"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7" w:anchor="/truven_mdcd/dashboard" w:history="1">
        <w:r w:rsidRPr="00026C35">
          <w:rPr>
            <w:rStyle w:val="Hyperlink"/>
          </w:rPr>
          <w:t>http://hix.jnj.com/achilles/#/truven_mdcd/dashboard</w:t>
        </w:r>
      </w:hyperlink>
      <w:r>
        <w:t>.</w:t>
      </w:r>
    </w:p>
    <w:p w:rsidR="00FA1B4A" w:rsidRDefault="00FA1B4A" w:rsidP="00FA1B4A"/>
    <w:p w:rsidR="00FA1B4A" w:rsidRDefault="00FA1B4A" w:rsidP="00FA1B4A">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rsidR="00FA1B4A" w:rsidRPr="00056480" w:rsidRDefault="00FA1B4A" w:rsidP="00FA1B4A">
      <w:proofErr w:type="spellStart"/>
      <w:r>
        <w:t>Optum</w:t>
      </w:r>
      <w:proofErr w:type="spellEnd"/>
      <w:r>
        <w:t xml:space="preserve">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w:t>
      </w:r>
      <w:proofErr w:type="spellStart"/>
      <w:r>
        <w:t>Optum</w:t>
      </w:r>
      <w:proofErr w:type="spellEnd"/>
      <w:r>
        <w:t xml:space="preserve"> contained 38m patients with patient-level observations from Oct2005 through Dec2013.  Source codes used in </w:t>
      </w:r>
      <w:proofErr w:type="spellStart"/>
      <w:r>
        <w:t>Optum</w:t>
      </w:r>
      <w:proofErr w:type="spellEnd"/>
      <w:r>
        <w:t xml:space="preserve"> include:  conditions- ICD-9-CM; drugs:  NDC, HCPCS, ICD-9-CM; procedures:  CPT-4, HCPCS, ICD-9-CM; lab:  LOINC.  </w:t>
      </w:r>
    </w:p>
    <w:p w:rsidR="00FA1B4A" w:rsidRDefault="00FA1B4A" w:rsidP="00FA1B4A">
      <w:r>
        <w:t xml:space="preserve">The ETL specification for transforming </w:t>
      </w:r>
      <w:proofErr w:type="spellStart"/>
      <w:r>
        <w:t>Optum</w:t>
      </w:r>
      <w:proofErr w:type="spellEnd"/>
      <w:r>
        <w:t xml:space="preserve"> into the OMOP CDM is available at: </w:t>
      </w:r>
      <w:hyperlink r:id="rId18"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9" w:anchor="/optum/dashboard" w:history="1">
        <w:r w:rsidRPr="00026C35">
          <w:rPr>
            <w:rStyle w:val="Hyperlink"/>
          </w:rPr>
          <w:t>http://hix.jnj.com/achilles/#/optum/dashboard</w:t>
        </w:r>
      </w:hyperlink>
      <w:r>
        <w:t>.</w:t>
      </w:r>
    </w:p>
    <w:p w:rsidR="00FA1B4A" w:rsidRDefault="00FA1B4A" w:rsidP="00FA1B4A"/>
    <w:p w:rsidR="00FA1B4A" w:rsidRDefault="00FA1B4A" w:rsidP="00FA1B4A">
      <w:r>
        <w:t>Clinical Practice Research Datalink (CPRD)</w:t>
      </w:r>
    </w:p>
    <w:p w:rsidR="00FA1B4A" w:rsidRPr="00056480" w:rsidRDefault="00FA1B4A" w:rsidP="00FA1B4A">
      <w:r>
        <w:t>CPRD is an a</w:t>
      </w:r>
      <w:r w:rsidRPr="00444A4E">
        <w:t>nonymized longitudinal electronic health records from primary care practices in UK.  Patient management system with many aspects of patient care covered, including diagnoses, prescriptions, signs and symptoms, procedures, labs, lifestyle factors, clinical and administrative/social data</w:t>
      </w:r>
      <w:r>
        <w:t xml:space="preserve">.  As of 30November2014, CPRD contained 11m patients with patient-level observations from Jan1988 through Nov2013.  Source codes used in CPRD include:  conditions- Read; drugs:  </w:t>
      </w:r>
      <w:proofErr w:type="spellStart"/>
      <w:r>
        <w:t>Multilex</w:t>
      </w:r>
      <w:proofErr w:type="spellEnd"/>
      <w:r>
        <w:t xml:space="preserve">; procedures:  OPCS.  </w:t>
      </w:r>
    </w:p>
    <w:p w:rsidR="00FA1B4A" w:rsidRDefault="00FA1B4A" w:rsidP="00FA1B4A">
      <w:r>
        <w:t xml:space="preserve">The ETL specification for transforming CPRD into the OMOP CDM is available at: </w:t>
      </w:r>
      <w:hyperlink r:id="rId20"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21" w:anchor="/cprd/dashboard" w:history="1">
        <w:r w:rsidRPr="00026C35">
          <w:rPr>
            <w:rStyle w:val="Hyperlink"/>
          </w:rPr>
          <w:t>http://hix.jnj.com/achilles/#/cprd/dashboard</w:t>
        </w:r>
      </w:hyperlink>
      <w:r>
        <w:t>.</w:t>
      </w:r>
    </w:p>
    <w:p w:rsidR="00FA1B4A" w:rsidRDefault="00FA1B4A" w:rsidP="00FA1B4A"/>
    <w:p w:rsidR="00284698" w:rsidRDefault="00284698" w:rsidP="00284698">
      <w:r>
        <w:t>Indiana Network for Patient Care (INPC)</w:t>
      </w:r>
    </w:p>
    <w:p w:rsidR="00284698" w:rsidRPr="00056480" w:rsidRDefault="00284698" w:rsidP="00284698">
      <w:r>
        <w:t xml:space="preserve">The INPC is a 22-year-old health information exchange operated in Indiana. The health information exchange data repository carries over 6 billion pieces of clinical data, including over 118 million text reports, for approximately 27.5 million different patient registrations, for approximately 13.4 million unique patients derived from over 100 hospitals. All clinical data is standardized, and laboratory test results are mapped to a set of common test codes (LOINC) with standard units of measure for patient care, public health, and research purposes. </w:t>
      </w:r>
    </w:p>
    <w:p w:rsidR="00753386" w:rsidRPr="0056170F" w:rsidRDefault="00284698" w:rsidP="00753386">
      <w:r>
        <w:t xml:space="preserve">ACHILLES has been used to characterize the database and provide a data quality assessment.  The ACHILLES summary is available internally within </w:t>
      </w:r>
      <w:r w:rsidR="00D639EB">
        <w:t xml:space="preserve">Regenstrief at </w:t>
      </w:r>
      <w:hyperlink r:id="rId22" w:history="1">
        <w:r w:rsidR="00D639EB" w:rsidRPr="00D639EB">
          <w:rPr>
            <w:rStyle w:val="Hyperlink"/>
          </w:rPr>
          <w:t>https://nlp01.regenstrief.org/Achilles</w:t>
        </w:r>
      </w:hyperlink>
    </w:p>
    <w:p w:rsidR="00753386" w:rsidRPr="0056170F" w:rsidRDefault="00753386" w:rsidP="0071036B">
      <w:pPr>
        <w:pStyle w:val="Heading2"/>
      </w:pPr>
      <w:bookmarkStart w:id="22" w:name="_Toc478137002"/>
      <w:r w:rsidRPr="0056170F">
        <w:t>Sample Size and Study Power</w:t>
      </w:r>
      <w:bookmarkEnd w:id="22"/>
    </w:p>
    <w:p w:rsidR="0097632D" w:rsidRPr="0056170F" w:rsidRDefault="0056170F" w:rsidP="0097632D">
      <w:r w:rsidRPr="0056170F">
        <w:t>No power calculations have been performed.</w:t>
      </w:r>
    </w:p>
    <w:p w:rsidR="0071036B" w:rsidRPr="0056170F" w:rsidRDefault="0071036B" w:rsidP="0071036B">
      <w:pPr>
        <w:pStyle w:val="Heading2"/>
      </w:pPr>
      <w:bookmarkStart w:id="23" w:name="_Toc478137003"/>
      <w:r w:rsidRPr="0056170F">
        <w:t>Quality control</w:t>
      </w:r>
      <w:bookmarkEnd w:id="23"/>
    </w:p>
    <w:p w:rsidR="00F13993" w:rsidRDefault="00617901" w:rsidP="00F13993">
      <w:r>
        <w:t xml:space="preserve">We will evaluate the PS by </w:t>
      </w:r>
    </w:p>
    <w:p w:rsidR="00617901" w:rsidRDefault="00617901" w:rsidP="00617901">
      <w:pPr>
        <w:pStyle w:val="ListParagraph"/>
        <w:numPr>
          <w:ilvl w:val="0"/>
          <w:numId w:val="7"/>
        </w:numPr>
      </w:pPr>
      <w:r>
        <w:t xml:space="preserve">Inspection of the fitted PS model for large coefficients </w:t>
      </w:r>
      <w:r w:rsidR="00A75406">
        <w:t xml:space="preserve">(indicative of model-misspecification) </w:t>
      </w:r>
      <w:r>
        <w:t>and predictors that we cannot explain (post-hoc).</w:t>
      </w:r>
    </w:p>
    <w:p w:rsidR="00617901" w:rsidRDefault="00617901" w:rsidP="00617901">
      <w:pPr>
        <w:pStyle w:val="ListParagraph"/>
        <w:numPr>
          <w:ilvl w:val="0"/>
          <w:numId w:val="7"/>
        </w:numPr>
      </w:pPr>
      <w:r>
        <w:t>Inspection of the PS distribution.</w:t>
      </w:r>
    </w:p>
    <w:p w:rsidR="00617901" w:rsidRDefault="00617901" w:rsidP="00617901">
      <w:pPr>
        <w:pStyle w:val="ListParagraph"/>
        <w:numPr>
          <w:ilvl w:val="0"/>
          <w:numId w:val="7"/>
        </w:numPr>
      </w:pPr>
      <w:r>
        <w:t>Evaluation of covariate balance after matching using the standardized difference in means between treatment and comparator cohort before and after matching</w:t>
      </w:r>
      <w:r w:rsidR="00091B3E">
        <w:t xml:space="preserve"> </w:t>
      </w:r>
      <w:hyperlink w:anchor="_ENREF_4" w:tooltip="Austin, 2008 #6" w:history="1">
        <w:r w:rsidR="007351F8">
          <w:fldChar w:fldCharType="begin">
            <w:fldData xml:space="preserve">PEVuZE5vdGU+PENpdGU+PEF1dGhvcj5BdXN0aW48L0F1dGhvcj48WWVhcj4yMDA4PC9ZZWFyPjxS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xMjE4LTI1PC9wYWdlcz48dm9sdW1lPjE3PC92b2x1bWU+PG51bWJlcj4x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</w:fldData>
          </w:fldChar>
        </w:r>
        <w:r w:rsidR="001C3988">
          <w:instrText xml:space="preserve"> ADDIN EN.CITE </w:instrText>
        </w:r>
        <w:r w:rsidR="007351F8">
          <w:fldChar w:fldCharType="begin">
            <w:fldData xml:space="preserve">PEVuZE5vdGU+PENpdGU+PEF1dGhvcj5BdXN0aW48L0F1dGhvcj48WWVhcj4yMDA4PC9ZZWFyPjxS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</w:fldData>
          </w:fldChar>
        </w:r>
        <w:r w:rsidR="001C3988">
          <w:instrText xml:space="preserve"> ADDIN EN.CITE.DATA </w:instrText>
        </w:r>
        <w:r w:rsidR="007351F8">
          <w:fldChar w:fldCharType="end"/>
        </w:r>
        <w:r w:rsidR="007351F8">
          <w:fldChar w:fldCharType="separate"/>
        </w:r>
        <w:r w:rsidR="001C3988" w:rsidRPr="001C3988">
          <w:rPr>
            <w:noProof/>
            <w:vertAlign w:val="superscript"/>
          </w:rPr>
          <w:t>4</w:t>
        </w:r>
        <w:r w:rsidR="007351F8">
          <w:fldChar w:fldCharType="end"/>
        </w:r>
      </w:hyperlink>
      <w:r>
        <w:t>. Standardized differences greater than 0.2 will be reported and investigated.</w:t>
      </w:r>
    </w:p>
    <w:p w:rsidR="00617901" w:rsidRDefault="00A01EEA" w:rsidP="00A01EEA">
      <w:r>
        <w:t xml:space="preserve">We will investigate the outcome model by </w:t>
      </w:r>
    </w:p>
    <w:p w:rsidR="00A01EEA" w:rsidRDefault="00A01EEA" w:rsidP="00A01EEA">
      <w:pPr>
        <w:pStyle w:val="ListParagraph"/>
        <w:numPr>
          <w:ilvl w:val="0"/>
          <w:numId w:val="7"/>
        </w:numPr>
      </w:pPr>
      <w:r>
        <w:t>Inspection of the fitted outcome model for large coefficients and predictors that we cannot explain (post-hoc).</w:t>
      </w:r>
    </w:p>
    <w:p w:rsidR="00D5347A" w:rsidRDefault="00D5347A" w:rsidP="00A01EEA">
      <w:r>
        <w:t>The error distribution estimated using the negative controls will be</w:t>
      </w:r>
      <w:r w:rsidR="009A72C2">
        <w:t xml:space="preserve"> used to estimate residual bias after adjustments.</w:t>
      </w:r>
    </w:p>
    <w:p w:rsidR="00A01EEA" w:rsidRPr="00F13993" w:rsidRDefault="00D5347A" w:rsidP="00A01EEA">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rsidR="0071036B" w:rsidRDefault="00A05DFF" w:rsidP="00A05DFF">
      <w:pPr>
        <w:pStyle w:val="Heading2"/>
      </w:pPr>
      <w:bookmarkStart w:id="24" w:name="_Toc478137004"/>
      <w:r w:rsidRPr="0054294D">
        <w:t xml:space="preserve">Strengths and </w:t>
      </w:r>
      <w:r>
        <w:t>Limitations of the Research M</w:t>
      </w:r>
      <w:r w:rsidRPr="0054294D">
        <w:t>ethods</w:t>
      </w:r>
      <w:bookmarkEnd w:id="24"/>
    </w:p>
    <w:p w:rsidR="00DA6923" w:rsidRDefault="00DA6923" w:rsidP="00DA6923">
      <w:r>
        <w:t>Strength</w:t>
      </w:r>
    </w:p>
    <w:p w:rsidR="00DA6923" w:rsidRDefault="00DA6923" w:rsidP="00DA6923">
      <w:pPr>
        <w:pStyle w:val="ListParagraph"/>
        <w:numPr>
          <w:ilvl w:val="0"/>
          <w:numId w:val="10"/>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rsidR="003A48BF" w:rsidRDefault="00DA6923" w:rsidP="00DA6923">
      <w:pPr>
        <w:pStyle w:val="ListParagraph"/>
        <w:numPr>
          <w:ilvl w:val="0"/>
          <w:numId w:val="10"/>
        </w:numPr>
      </w:pPr>
      <w:r>
        <w:t xml:space="preserve">PS </w:t>
      </w:r>
      <w:r w:rsidR="0062116D">
        <w:t>matching and full outcome models allow</w:t>
      </w:r>
      <w:r>
        <w:t xml:space="preserve"> balancing on a large number of baseline potential confounders.</w:t>
      </w:r>
    </w:p>
    <w:p w:rsidR="0062116D" w:rsidRDefault="0062116D" w:rsidP="00DA6923">
      <w:pPr>
        <w:pStyle w:val="ListParagraph"/>
        <w:numPr>
          <w:ilvl w:val="0"/>
          <w:numId w:val="10"/>
        </w:numPr>
      </w:pPr>
      <w:r>
        <w:t xml:space="preserve">Use of negative control outcomes allow for evaluating the study design as a </w:t>
      </w:r>
      <w:r w:rsidR="003A7244">
        <w:t>whole in terms of residual bias.</w:t>
      </w:r>
    </w:p>
    <w:p w:rsidR="0062116D" w:rsidRDefault="0062116D" w:rsidP="0062116D">
      <w:r>
        <w:t>Limitations</w:t>
      </w:r>
    </w:p>
    <w:p w:rsidR="0062116D" w:rsidRDefault="0062116D" w:rsidP="0062116D">
      <w:pPr>
        <w:pStyle w:val="ListParagraph"/>
        <w:numPr>
          <w:ilvl w:val="0"/>
          <w:numId w:val="10"/>
        </w:numPr>
      </w:pPr>
      <w:r>
        <w:t xml:space="preserve">Even though many potential confounders will be included in this study, there may be residual bias due to unmeasured or </w:t>
      </w:r>
      <w:proofErr w:type="spellStart"/>
      <w:r>
        <w:t>misspecified</w:t>
      </w:r>
      <w:proofErr w:type="spellEnd"/>
      <w:r>
        <w:t xml:space="preserve"> confounders.</w:t>
      </w:r>
    </w:p>
    <w:p w:rsidR="00DA6923" w:rsidRDefault="006C0AB1" w:rsidP="0062116D">
      <w:pPr>
        <w:pStyle w:val="ListParagraph"/>
        <w:numPr>
          <w:ilvl w:val="0"/>
          <w:numId w:val="10"/>
        </w:numPr>
      </w:pPr>
      <w:r>
        <w:t xml:space="preserve">The outcome of interest, </w:t>
      </w:r>
      <w:r w:rsidR="00002B34">
        <w:t>hip fracture</w:t>
      </w:r>
      <w:r>
        <w:t xml:space="preserve">, is rare and typically captured only in inpatient settings, so we may have insufficient numbers of patients to generate reliable evidence on this drug-outcome association. </w:t>
      </w:r>
    </w:p>
    <w:p w:rsidR="003A48BF" w:rsidRDefault="003A48BF" w:rsidP="003A48BF">
      <w:pPr>
        <w:pStyle w:val="Heading1"/>
      </w:pPr>
      <w:bookmarkStart w:id="25" w:name="_Toc478137005"/>
      <w:r>
        <w:t>Protection of Human Subjects</w:t>
      </w:r>
      <w:bookmarkEnd w:id="25"/>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6" w:name="_Toc478137006"/>
      <w:r>
        <w:t>Plans for Disseminating and Communicating Study Results</w:t>
      </w:r>
      <w:bookmarkEnd w:id="26"/>
    </w:p>
    <w:p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rsidR="006607D7" w:rsidRDefault="006607D7" w:rsidP="00D8092D">
      <w:pPr>
        <w:pStyle w:val="Heading1"/>
      </w:pPr>
      <w:bookmarkStart w:id="27" w:name="_Toc478137007"/>
      <w:r>
        <w:t>References</w:t>
      </w:r>
      <w:bookmarkEnd w:id="27"/>
    </w:p>
    <w:p w:rsidR="001C3988" w:rsidRPr="001C3988" w:rsidRDefault="007351F8" w:rsidP="001C3988">
      <w:pPr>
        <w:pStyle w:val="EndNoteBibliography"/>
        <w:spacing w:after="0"/>
        <w:ind w:left="720" w:hanging="720"/>
        <w:rPr>
          <w:noProof/>
        </w:rPr>
      </w:pPr>
      <w:r w:rsidRPr="007351F8">
        <w:fldChar w:fldCharType="begin"/>
      </w:r>
      <w:r w:rsidR="009D4796">
        <w:instrText xml:space="preserve"> ADDIN EN.REFLIST </w:instrText>
      </w:r>
      <w:r w:rsidRPr="007351F8">
        <w:fldChar w:fldCharType="separate"/>
      </w:r>
      <w:bookmarkStart w:id="28" w:name="_ENREF_1"/>
      <w:r w:rsidR="001C3988" w:rsidRPr="001C3988">
        <w:rPr>
          <w:noProof/>
        </w:rPr>
        <w:t xml:space="preserve">1. Rassen JA, Shelat AA, Myers J, et al. One-to-many propensity score matching in cohort studies. </w:t>
      </w:r>
      <w:r w:rsidR="001C3988" w:rsidRPr="001C3988">
        <w:rPr>
          <w:i/>
          <w:noProof/>
        </w:rPr>
        <w:t>Pharmacoepidemiology and drug safety</w:t>
      </w:r>
      <w:r w:rsidR="001C3988" w:rsidRPr="001C3988">
        <w:rPr>
          <w:noProof/>
        </w:rPr>
        <w:t xml:space="preserve"> 2012;21 Suppl 2:69-80. doi: 10.1002/pds.3263 [published Online First: 2012/05/11]</w:t>
      </w:r>
      <w:bookmarkEnd w:id="28"/>
    </w:p>
    <w:p w:rsidR="001C3988" w:rsidRPr="001C3988" w:rsidRDefault="001C3988" w:rsidP="001C3988">
      <w:pPr>
        <w:pStyle w:val="EndNoteBibliography"/>
        <w:spacing w:after="0"/>
        <w:ind w:left="720" w:hanging="720"/>
        <w:rPr>
          <w:noProof/>
        </w:rPr>
      </w:pPr>
      <w:bookmarkStart w:id="29" w:name="_ENREF_2"/>
      <w:r w:rsidRPr="001C3988">
        <w:rPr>
          <w:noProof/>
        </w:rPr>
        <w:t xml:space="preserve">2. Avillach P, Dufour JC, Diallo G, et al. Design and validation of an automated method to detect known adverse drug reactions in MEDLINE: a contribution from the EU-ADR project. </w:t>
      </w:r>
      <w:r w:rsidRPr="001C3988">
        <w:rPr>
          <w:i/>
          <w:noProof/>
        </w:rPr>
        <w:t>Journal of the American Medical Informatics Association : JAMIA</w:t>
      </w:r>
      <w:r w:rsidRPr="001C3988">
        <w:rPr>
          <w:noProof/>
        </w:rPr>
        <w:t xml:space="preserve"> 2013;20(3):446-52. doi: 10.1136/amiajnl-2012-001083 [published Online First: 2012/12/01]</w:t>
      </w:r>
      <w:bookmarkEnd w:id="29"/>
    </w:p>
    <w:p w:rsidR="001C3988" w:rsidRPr="001C3988" w:rsidRDefault="001C3988" w:rsidP="001C3988">
      <w:pPr>
        <w:pStyle w:val="EndNoteBibliography"/>
        <w:spacing w:after="0"/>
        <w:ind w:left="720" w:hanging="720"/>
        <w:rPr>
          <w:noProof/>
        </w:rPr>
      </w:pPr>
      <w:bookmarkStart w:id="30" w:name="_ENREF_3"/>
      <w:r w:rsidRPr="001C3988">
        <w:rPr>
          <w:noProof/>
        </w:rPr>
        <w:t xml:space="preserve">3. Kilicoglu H, Rosemblat G, Fiszman M, et al. Constructing a semantic predication gold standard from the biomedical literature. </w:t>
      </w:r>
      <w:r w:rsidRPr="001C3988">
        <w:rPr>
          <w:i/>
          <w:noProof/>
        </w:rPr>
        <w:t>BMC bioinformatics</w:t>
      </w:r>
      <w:r w:rsidRPr="001C3988">
        <w:rPr>
          <w:noProof/>
        </w:rPr>
        <w:t xml:space="preserve"> 2011;12:486. doi: 10.1186/1471-2105-12-486 [published Online First: 2011/12/22]</w:t>
      </w:r>
      <w:bookmarkEnd w:id="30"/>
    </w:p>
    <w:p w:rsidR="001C3988" w:rsidRPr="001C3988" w:rsidRDefault="001C3988" w:rsidP="001C3988">
      <w:pPr>
        <w:pStyle w:val="EndNoteBibliography"/>
        <w:ind w:left="720" w:hanging="720"/>
        <w:rPr>
          <w:noProof/>
        </w:rPr>
      </w:pPr>
      <w:bookmarkStart w:id="31" w:name="_ENREF_4"/>
      <w:r w:rsidRPr="001C3988">
        <w:rPr>
          <w:noProof/>
        </w:rPr>
        <w:t xml:space="preserve">4. Austin PC. Assessing balance in measured baseline covariates when using many-to-one matching on the propensity-score. </w:t>
      </w:r>
      <w:r w:rsidRPr="001C3988">
        <w:rPr>
          <w:i/>
          <w:noProof/>
        </w:rPr>
        <w:t>Pharmacoepidemiology and drug safety</w:t>
      </w:r>
      <w:r w:rsidRPr="001C3988">
        <w:rPr>
          <w:noProof/>
        </w:rPr>
        <w:t xml:space="preserve"> 2008;17(12):1218-25. doi: 10.1002/pds.1674 [published Online First: 2008/10/31]</w:t>
      </w:r>
      <w:bookmarkEnd w:id="31"/>
    </w:p>
    <w:p w:rsidR="006D5E44" w:rsidRDefault="007351F8">
      <w:r>
        <w:fldChar w:fldCharType="end"/>
      </w:r>
    </w:p>
    <w:sectPr w:rsidR="006D5E44" w:rsidSect="0074593E">
      <w:headerReference w:type="default" r:id="rId23"/>
      <w:footerReference w:type="default" r:id="rId24"/>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1530" w:rsidRDefault="00A11530" w:rsidP="0074593E">
      <w:pPr>
        <w:spacing w:after="0" w:line="240" w:lineRule="auto"/>
      </w:pPr>
      <w:r>
        <w:separator/>
      </w:r>
    </w:p>
  </w:endnote>
  <w:endnote w:type="continuationSeparator" w:id="0">
    <w:p w:rsidR="00A11530" w:rsidRDefault="00A11530" w:rsidP="0074593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맑은 고딕">
    <w:altName w:val="Cambria"/>
    <w:charset w:val="81"/>
    <w:family w:val="auto"/>
    <w:pitch w:val="variable"/>
    <w:sig w:usb0="9000002F" w:usb1="29D77CFB" w:usb2="00000012" w:usb3="00000000" w:csb0="0008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2B0" w:rsidRDefault="002A42B0">
    <w:pPr>
      <w:pStyle w:val="Footer"/>
    </w:pPr>
    <w:r>
      <w:t>OHDSI Population-Level Estimation Protocol</w:t>
    </w:r>
    <w:r>
      <w:ptab w:relativeTo="margin" w:alignment="center" w:leader="none"/>
    </w:r>
    <w:r>
      <w:ptab w:relativeTo="margin" w:alignment="right" w:leader="none"/>
    </w:r>
    <w:fldSimple w:instr=" PAGE   \* MERGEFORMAT ">
      <w:r w:rsidR="00981E97">
        <w:rPr>
          <w:noProof/>
        </w:rPr>
        <w:t>2</w:t>
      </w:r>
    </w:fldSimple>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1530" w:rsidRDefault="00A11530" w:rsidP="0074593E">
      <w:pPr>
        <w:spacing w:after="0" w:line="240" w:lineRule="auto"/>
      </w:pPr>
      <w:r>
        <w:separator/>
      </w:r>
    </w:p>
  </w:footnote>
  <w:footnote w:type="continuationSeparator" w:id="0">
    <w:p w:rsidR="00A11530" w:rsidRDefault="00A11530" w:rsidP="0074593E">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42B0" w:rsidRDefault="002A42B0">
    <w:pPr>
      <w:pStyle w:val="Header"/>
    </w:pPr>
    <w:r>
      <w:rPr>
        <w:noProof/>
      </w:rPr>
      <w:drawing>
        <wp:anchor distT="0" distB="0" distL="114300" distR="114300" simplePos="0" relativeHeight="251660288" behindDoc="0" locked="0" layoutInCell="1" allowOverlap="1">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290762" cy="627718"/>
                  </a:xfrm>
                  <a:prstGeom prst="rect">
                    <a:avLst/>
                  </a:prstGeom>
                </pic:spPr>
              </pic:pic>
            </a:graphicData>
          </a:graphic>
        </wp:anchor>
      </w:drawing>
    </w:r>
    <w:r w:rsidR="007351F8">
      <w:rPr>
        <w:noProof/>
        <w:lang w:eastAsia="ko-KR"/>
      </w:rPr>
      <w:pict>
        <v:rect id="Rectangle 9" o:spid="_x0000_s409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" fillcolor="#20425a" stroked="f" strokeweight="2pt">
          <v:fill color2="#fccb10" angle="-90" colors="0 #20425a;28836f #20425a;36045f #eb6622" focus="100%" type="gradient">
            <o:fill v:ext="view" type="gradientUnscaled"/>
          </v:fill>
        </v:rect>
      </w:pic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5D71AE"/>
    <w:multiLevelType w:val="hybridMultilevel"/>
    <w:tmpl w:val="27E86DEC"/>
    <w:lvl w:ilvl="0" w:tplc="4E9AFD88">
      <w:start w:val="6"/>
      <w:numFmt w:val="bullet"/>
      <w:lvlText w:val="-"/>
      <w:lvlJc w:val="left"/>
      <w:pPr>
        <w:ind w:left="840" w:hanging="48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8"/>
  </w:num>
  <w:num w:numId="5">
    <w:abstractNumId w:val="9"/>
  </w:num>
  <w:num w:numId="6">
    <w:abstractNumId w:val="4"/>
  </w:num>
  <w:num w:numId="7">
    <w:abstractNumId w:val="7"/>
  </w:num>
  <w:num w:numId="8">
    <w:abstractNumId w:val="3"/>
  </w:num>
  <w:num w:numId="9">
    <w:abstractNumId w:val="6"/>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proofState w:spelling="clean" w:grammar="clean"/>
  <w:doNotTrackMoves/>
  <w:defaultTabStop w:val="720"/>
  <w:characterSpacingControl w:val="doNotCompress"/>
  <w:hdrShapeDefaults>
    <o:shapedefaults v:ext="edit" spidmax="4099"/>
    <o:shapelayout v:ext="edit">
      <o:idmap v:ext="edit" data="4"/>
    </o:shapelayout>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2B34"/>
    <w:rsid w:val="000052F7"/>
    <w:rsid w:val="000113B4"/>
    <w:rsid w:val="00014A12"/>
    <w:rsid w:val="000159BB"/>
    <w:rsid w:val="00015EC2"/>
    <w:rsid w:val="0002084E"/>
    <w:rsid w:val="00024BAA"/>
    <w:rsid w:val="00034327"/>
    <w:rsid w:val="00042F69"/>
    <w:rsid w:val="0004773C"/>
    <w:rsid w:val="00050E07"/>
    <w:rsid w:val="00051302"/>
    <w:rsid w:val="0005500D"/>
    <w:rsid w:val="00056480"/>
    <w:rsid w:val="0006204B"/>
    <w:rsid w:val="00067659"/>
    <w:rsid w:val="000720F3"/>
    <w:rsid w:val="0007323D"/>
    <w:rsid w:val="000820C2"/>
    <w:rsid w:val="00082D4F"/>
    <w:rsid w:val="00084EA3"/>
    <w:rsid w:val="00091B3E"/>
    <w:rsid w:val="0009249C"/>
    <w:rsid w:val="00092966"/>
    <w:rsid w:val="0009329C"/>
    <w:rsid w:val="00094171"/>
    <w:rsid w:val="000A44DF"/>
    <w:rsid w:val="000B416F"/>
    <w:rsid w:val="000C0FF6"/>
    <w:rsid w:val="000D6FC8"/>
    <w:rsid w:val="000E1A06"/>
    <w:rsid w:val="000E2BC2"/>
    <w:rsid w:val="000E3803"/>
    <w:rsid w:val="000E4F1A"/>
    <w:rsid w:val="000F0CE6"/>
    <w:rsid w:val="001012D0"/>
    <w:rsid w:val="00106CBC"/>
    <w:rsid w:val="001075FA"/>
    <w:rsid w:val="00117095"/>
    <w:rsid w:val="00121440"/>
    <w:rsid w:val="00130EA9"/>
    <w:rsid w:val="001542F2"/>
    <w:rsid w:val="00156DAA"/>
    <w:rsid w:val="00157C17"/>
    <w:rsid w:val="00157F8D"/>
    <w:rsid w:val="001604CF"/>
    <w:rsid w:val="00180C7D"/>
    <w:rsid w:val="001846CB"/>
    <w:rsid w:val="00184A2F"/>
    <w:rsid w:val="001A2526"/>
    <w:rsid w:val="001A4A28"/>
    <w:rsid w:val="001C3988"/>
    <w:rsid w:val="001C6EF1"/>
    <w:rsid w:val="001D2E89"/>
    <w:rsid w:val="001E1EF6"/>
    <w:rsid w:val="001E3220"/>
    <w:rsid w:val="001F1712"/>
    <w:rsid w:val="001F6667"/>
    <w:rsid w:val="00204413"/>
    <w:rsid w:val="002212E8"/>
    <w:rsid w:val="002221E8"/>
    <w:rsid w:val="002261ED"/>
    <w:rsid w:val="00226DD5"/>
    <w:rsid w:val="00232E47"/>
    <w:rsid w:val="00235BDD"/>
    <w:rsid w:val="002406D5"/>
    <w:rsid w:val="00240C40"/>
    <w:rsid w:val="00251647"/>
    <w:rsid w:val="00254B76"/>
    <w:rsid w:val="002610B2"/>
    <w:rsid w:val="00266E89"/>
    <w:rsid w:val="00267FF0"/>
    <w:rsid w:val="00277750"/>
    <w:rsid w:val="00283B70"/>
    <w:rsid w:val="00284698"/>
    <w:rsid w:val="00284F94"/>
    <w:rsid w:val="00291BF1"/>
    <w:rsid w:val="00292F94"/>
    <w:rsid w:val="002A42B0"/>
    <w:rsid w:val="002A5323"/>
    <w:rsid w:val="002B25DE"/>
    <w:rsid w:val="002B2C62"/>
    <w:rsid w:val="002C1203"/>
    <w:rsid w:val="002C2F0D"/>
    <w:rsid w:val="002C7801"/>
    <w:rsid w:val="002D2403"/>
    <w:rsid w:val="002D3582"/>
    <w:rsid w:val="002E3F83"/>
    <w:rsid w:val="002E5F31"/>
    <w:rsid w:val="002F308A"/>
    <w:rsid w:val="002F40EC"/>
    <w:rsid w:val="00300ED7"/>
    <w:rsid w:val="003029C0"/>
    <w:rsid w:val="003112F2"/>
    <w:rsid w:val="00317CB3"/>
    <w:rsid w:val="00332E9D"/>
    <w:rsid w:val="00342CD5"/>
    <w:rsid w:val="00347ECC"/>
    <w:rsid w:val="00352F8A"/>
    <w:rsid w:val="00354C2C"/>
    <w:rsid w:val="003641BC"/>
    <w:rsid w:val="0037436A"/>
    <w:rsid w:val="00376F03"/>
    <w:rsid w:val="00381412"/>
    <w:rsid w:val="003A3F1C"/>
    <w:rsid w:val="003A48BF"/>
    <w:rsid w:val="003A7244"/>
    <w:rsid w:val="003C3E8E"/>
    <w:rsid w:val="003C673A"/>
    <w:rsid w:val="003C6E46"/>
    <w:rsid w:val="003D0351"/>
    <w:rsid w:val="003D317B"/>
    <w:rsid w:val="003E7DD0"/>
    <w:rsid w:val="003F2A9A"/>
    <w:rsid w:val="003F5091"/>
    <w:rsid w:val="003F514C"/>
    <w:rsid w:val="00401126"/>
    <w:rsid w:val="00410363"/>
    <w:rsid w:val="00423CDE"/>
    <w:rsid w:val="004337DE"/>
    <w:rsid w:val="00444A4E"/>
    <w:rsid w:val="00450F15"/>
    <w:rsid w:val="0045184F"/>
    <w:rsid w:val="004617D6"/>
    <w:rsid w:val="004635F0"/>
    <w:rsid w:val="004878E3"/>
    <w:rsid w:val="00487F21"/>
    <w:rsid w:val="00490D01"/>
    <w:rsid w:val="00492972"/>
    <w:rsid w:val="00493B8D"/>
    <w:rsid w:val="00497DA6"/>
    <w:rsid w:val="004A4CFD"/>
    <w:rsid w:val="004A55E0"/>
    <w:rsid w:val="004A5EC3"/>
    <w:rsid w:val="004B3862"/>
    <w:rsid w:val="004B73CA"/>
    <w:rsid w:val="004C12E6"/>
    <w:rsid w:val="004C2A2F"/>
    <w:rsid w:val="004D43F5"/>
    <w:rsid w:val="004F155C"/>
    <w:rsid w:val="004F2115"/>
    <w:rsid w:val="00501192"/>
    <w:rsid w:val="00505BF8"/>
    <w:rsid w:val="00505F97"/>
    <w:rsid w:val="00506BC6"/>
    <w:rsid w:val="00516803"/>
    <w:rsid w:val="00531EF7"/>
    <w:rsid w:val="00540AD6"/>
    <w:rsid w:val="005418E7"/>
    <w:rsid w:val="005446CD"/>
    <w:rsid w:val="00554190"/>
    <w:rsid w:val="0056170F"/>
    <w:rsid w:val="0056214D"/>
    <w:rsid w:val="00564282"/>
    <w:rsid w:val="005670FD"/>
    <w:rsid w:val="00567842"/>
    <w:rsid w:val="00571F4A"/>
    <w:rsid w:val="00572CF7"/>
    <w:rsid w:val="00572D03"/>
    <w:rsid w:val="0057594F"/>
    <w:rsid w:val="005766BB"/>
    <w:rsid w:val="00582561"/>
    <w:rsid w:val="005829E1"/>
    <w:rsid w:val="00584075"/>
    <w:rsid w:val="00584545"/>
    <w:rsid w:val="00586E44"/>
    <w:rsid w:val="0059177A"/>
    <w:rsid w:val="00591DFE"/>
    <w:rsid w:val="005A24D9"/>
    <w:rsid w:val="005A27E0"/>
    <w:rsid w:val="005A4F8C"/>
    <w:rsid w:val="005B15B0"/>
    <w:rsid w:val="005B1DB3"/>
    <w:rsid w:val="005B4230"/>
    <w:rsid w:val="005B78B9"/>
    <w:rsid w:val="005C209F"/>
    <w:rsid w:val="005C607D"/>
    <w:rsid w:val="005D02C1"/>
    <w:rsid w:val="005D03C2"/>
    <w:rsid w:val="005D4B29"/>
    <w:rsid w:val="005E1339"/>
    <w:rsid w:val="005E614C"/>
    <w:rsid w:val="005F46FB"/>
    <w:rsid w:val="0060104C"/>
    <w:rsid w:val="00616355"/>
    <w:rsid w:val="00617901"/>
    <w:rsid w:val="0062116D"/>
    <w:rsid w:val="006326E8"/>
    <w:rsid w:val="0063274C"/>
    <w:rsid w:val="00636F2A"/>
    <w:rsid w:val="00647841"/>
    <w:rsid w:val="00654A51"/>
    <w:rsid w:val="006602A7"/>
    <w:rsid w:val="006607D7"/>
    <w:rsid w:val="0066103F"/>
    <w:rsid w:val="00667496"/>
    <w:rsid w:val="00677664"/>
    <w:rsid w:val="00677D35"/>
    <w:rsid w:val="0068093C"/>
    <w:rsid w:val="00684181"/>
    <w:rsid w:val="006852B4"/>
    <w:rsid w:val="006856EF"/>
    <w:rsid w:val="00686884"/>
    <w:rsid w:val="006B0784"/>
    <w:rsid w:val="006B2205"/>
    <w:rsid w:val="006B6A9A"/>
    <w:rsid w:val="006C0AB1"/>
    <w:rsid w:val="006C33E0"/>
    <w:rsid w:val="006C3F33"/>
    <w:rsid w:val="006D5AD0"/>
    <w:rsid w:val="006D5E44"/>
    <w:rsid w:val="006E36A5"/>
    <w:rsid w:val="006E50F5"/>
    <w:rsid w:val="00706CDE"/>
    <w:rsid w:val="007071B7"/>
    <w:rsid w:val="0071036B"/>
    <w:rsid w:val="00713641"/>
    <w:rsid w:val="0071403A"/>
    <w:rsid w:val="00717F97"/>
    <w:rsid w:val="00724FDA"/>
    <w:rsid w:val="00731510"/>
    <w:rsid w:val="00733F09"/>
    <w:rsid w:val="007351F8"/>
    <w:rsid w:val="00735A6A"/>
    <w:rsid w:val="00735D50"/>
    <w:rsid w:val="0073662D"/>
    <w:rsid w:val="00737CC0"/>
    <w:rsid w:val="00743160"/>
    <w:rsid w:val="00744E55"/>
    <w:rsid w:val="007458E2"/>
    <w:rsid w:val="0074593E"/>
    <w:rsid w:val="00746FAA"/>
    <w:rsid w:val="0075246F"/>
    <w:rsid w:val="00753386"/>
    <w:rsid w:val="00755FAB"/>
    <w:rsid w:val="00757B6E"/>
    <w:rsid w:val="007629C6"/>
    <w:rsid w:val="00763843"/>
    <w:rsid w:val="00773064"/>
    <w:rsid w:val="00777F4A"/>
    <w:rsid w:val="007A3783"/>
    <w:rsid w:val="007C0149"/>
    <w:rsid w:val="007C2C45"/>
    <w:rsid w:val="007E75ED"/>
    <w:rsid w:val="007F6A8B"/>
    <w:rsid w:val="00815E60"/>
    <w:rsid w:val="008232F6"/>
    <w:rsid w:val="008267B0"/>
    <w:rsid w:val="008347AE"/>
    <w:rsid w:val="00844997"/>
    <w:rsid w:val="008449DA"/>
    <w:rsid w:val="008478AE"/>
    <w:rsid w:val="008544E0"/>
    <w:rsid w:val="0086030E"/>
    <w:rsid w:val="00873736"/>
    <w:rsid w:val="008762D1"/>
    <w:rsid w:val="00876FB9"/>
    <w:rsid w:val="00881883"/>
    <w:rsid w:val="00890410"/>
    <w:rsid w:val="008B5B7E"/>
    <w:rsid w:val="008C3E64"/>
    <w:rsid w:val="008E0BC7"/>
    <w:rsid w:val="008F127C"/>
    <w:rsid w:val="008F7E4B"/>
    <w:rsid w:val="0090464E"/>
    <w:rsid w:val="00912EC1"/>
    <w:rsid w:val="009243CA"/>
    <w:rsid w:val="0092461C"/>
    <w:rsid w:val="00932059"/>
    <w:rsid w:val="0093284F"/>
    <w:rsid w:val="0094199E"/>
    <w:rsid w:val="0095254B"/>
    <w:rsid w:val="00961DED"/>
    <w:rsid w:val="009652F8"/>
    <w:rsid w:val="00965830"/>
    <w:rsid w:val="0097506C"/>
    <w:rsid w:val="0097632D"/>
    <w:rsid w:val="00981E97"/>
    <w:rsid w:val="009821FA"/>
    <w:rsid w:val="009831D6"/>
    <w:rsid w:val="00983B6E"/>
    <w:rsid w:val="00993BD7"/>
    <w:rsid w:val="009962D2"/>
    <w:rsid w:val="009A58F4"/>
    <w:rsid w:val="009A72C2"/>
    <w:rsid w:val="009B5589"/>
    <w:rsid w:val="009C2B13"/>
    <w:rsid w:val="009C7230"/>
    <w:rsid w:val="009D029E"/>
    <w:rsid w:val="009D100D"/>
    <w:rsid w:val="009D4796"/>
    <w:rsid w:val="009D7181"/>
    <w:rsid w:val="009E0D53"/>
    <w:rsid w:val="009E1D60"/>
    <w:rsid w:val="009E3CCD"/>
    <w:rsid w:val="009F5C7F"/>
    <w:rsid w:val="00A01E4C"/>
    <w:rsid w:val="00A01EEA"/>
    <w:rsid w:val="00A02232"/>
    <w:rsid w:val="00A05607"/>
    <w:rsid w:val="00A05DFF"/>
    <w:rsid w:val="00A0722D"/>
    <w:rsid w:val="00A11530"/>
    <w:rsid w:val="00A21D49"/>
    <w:rsid w:val="00A249B8"/>
    <w:rsid w:val="00A25F53"/>
    <w:rsid w:val="00A26520"/>
    <w:rsid w:val="00A273EE"/>
    <w:rsid w:val="00A431E4"/>
    <w:rsid w:val="00A50833"/>
    <w:rsid w:val="00A51784"/>
    <w:rsid w:val="00A65279"/>
    <w:rsid w:val="00A71A73"/>
    <w:rsid w:val="00A75406"/>
    <w:rsid w:val="00A76763"/>
    <w:rsid w:val="00A8384D"/>
    <w:rsid w:val="00A86341"/>
    <w:rsid w:val="00A9089F"/>
    <w:rsid w:val="00A90C5A"/>
    <w:rsid w:val="00AA7C3C"/>
    <w:rsid w:val="00AB252D"/>
    <w:rsid w:val="00AC7D21"/>
    <w:rsid w:val="00AD0B1F"/>
    <w:rsid w:val="00AD61A7"/>
    <w:rsid w:val="00AD757C"/>
    <w:rsid w:val="00AE0213"/>
    <w:rsid w:val="00AE518E"/>
    <w:rsid w:val="00AF36E1"/>
    <w:rsid w:val="00AF3F3E"/>
    <w:rsid w:val="00B00987"/>
    <w:rsid w:val="00B079AF"/>
    <w:rsid w:val="00B10D0B"/>
    <w:rsid w:val="00B11D82"/>
    <w:rsid w:val="00B14DDC"/>
    <w:rsid w:val="00B20BD3"/>
    <w:rsid w:val="00B318AF"/>
    <w:rsid w:val="00B46B1E"/>
    <w:rsid w:val="00B57714"/>
    <w:rsid w:val="00B620A2"/>
    <w:rsid w:val="00B657B4"/>
    <w:rsid w:val="00B65A8B"/>
    <w:rsid w:val="00B677F1"/>
    <w:rsid w:val="00B70E7F"/>
    <w:rsid w:val="00B73FB8"/>
    <w:rsid w:val="00B746D7"/>
    <w:rsid w:val="00B92C3E"/>
    <w:rsid w:val="00BA311B"/>
    <w:rsid w:val="00BB11F3"/>
    <w:rsid w:val="00BB1928"/>
    <w:rsid w:val="00BB3476"/>
    <w:rsid w:val="00BB6C16"/>
    <w:rsid w:val="00BC4BC1"/>
    <w:rsid w:val="00BC66AC"/>
    <w:rsid w:val="00BD061A"/>
    <w:rsid w:val="00BD6715"/>
    <w:rsid w:val="00BE0103"/>
    <w:rsid w:val="00BE41A2"/>
    <w:rsid w:val="00BE5C8C"/>
    <w:rsid w:val="00BE6451"/>
    <w:rsid w:val="00BE73A5"/>
    <w:rsid w:val="00C04206"/>
    <w:rsid w:val="00C045BC"/>
    <w:rsid w:val="00C109DD"/>
    <w:rsid w:val="00C11561"/>
    <w:rsid w:val="00C16C49"/>
    <w:rsid w:val="00C33D4B"/>
    <w:rsid w:val="00C347BF"/>
    <w:rsid w:val="00C363B4"/>
    <w:rsid w:val="00C42E44"/>
    <w:rsid w:val="00C46455"/>
    <w:rsid w:val="00C46BA9"/>
    <w:rsid w:val="00C50102"/>
    <w:rsid w:val="00C51C99"/>
    <w:rsid w:val="00C559A6"/>
    <w:rsid w:val="00C63169"/>
    <w:rsid w:val="00C80C79"/>
    <w:rsid w:val="00C80FC9"/>
    <w:rsid w:val="00C84B89"/>
    <w:rsid w:val="00CA21CE"/>
    <w:rsid w:val="00CB20B1"/>
    <w:rsid w:val="00CB5628"/>
    <w:rsid w:val="00CB62E4"/>
    <w:rsid w:val="00CC0B47"/>
    <w:rsid w:val="00CC680E"/>
    <w:rsid w:val="00CD3BC1"/>
    <w:rsid w:val="00CD4EAF"/>
    <w:rsid w:val="00CE24E4"/>
    <w:rsid w:val="00CF14A4"/>
    <w:rsid w:val="00CF2E19"/>
    <w:rsid w:val="00D05731"/>
    <w:rsid w:val="00D060EC"/>
    <w:rsid w:val="00D06406"/>
    <w:rsid w:val="00D10C3F"/>
    <w:rsid w:val="00D1412F"/>
    <w:rsid w:val="00D1584C"/>
    <w:rsid w:val="00D16BB4"/>
    <w:rsid w:val="00D23A5D"/>
    <w:rsid w:val="00D27351"/>
    <w:rsid w:val="00D443E4"/>
    <w:rsid w:val="00D46328"/>
    <w:rsid w:val="00D5347A"/>
    <w:rsid w:val="00D604FB"/>
    <w:rsid w:val="00D639EB"/>
    <w:rsid w:val="00D74740"/>
    <w:rsid w:val="00D757C9"/>
    <w:rsid w:val="00D760D6"/>
    <w:rsid w:val="00D8092D"/>
    <w:rsid w:val="00D87DC1"/>
    <w:rsid w:val="00D92BE6"/>
    <w:rsid w:val="00DA03AF"/>
    <w:rsid w:val="00DA136C"/>
    <w:rsid w:val="00DA6923"/>
    <w:rsid w:val="00DB060F"/>
    <w:rsid w:val="00DB5201"/>
    <w:rsid w:val="00DC593C"/>
    <w:rsid w:val="00DF07EE"/>
    <w:rsid w:val="00E01F56"/>
    <w:rsid w:val="00E02A53"/>
    <w:rsid w:val="00E04705"/>
    <w:rsid w:val="00E107F9"/>
    <w:rsid w:val="00E15776"/>
    <w:rsid w:val="00E27704"/>
    <w:rsid w:val="00E321CF"/>
    <w:rsid w:val="00E33DB6"/>
    <w:rsid w:val="00E40B10"/>
    <w:rsid w:val="00E511A6"/>
    <w:rsid w:val="00E5549E"/>
    <w:rsid w:val="00E61242"/>
    <w:rsid w:val="00E6555A"/>
    <w:rsid w:val="00E70AC8"/>
    <w:rsid w:val="00E7601B"/>
    <w:rsid w:val="00E8643B"/>
    <w:rsid w:val="00E946A9"/>
    <w:rsid w:val="00EA3A77"/>
    <w:rsid w:val="00EA5E4D"/>
    <w:rsid w:val="00EA5E71"/>
    <w:rsid w:val="00EB088B"/>
    <w:rsid w:val="00ED1789"/>
    <w:rsid w:val="00ED5C5A"/>
    <w:rsid w:val="00EE506E"/>
    <w:rsid w:val="00EE73B8"/>
    <w:rsid w:val="00EF05FD"/>
    <w:rsid w:val="00EF3BDA"/>
    <w:rsid w:val="00EF4EDE"/>
    <w:rsid w:val="00EF774F"/>
    <w:rsid w:val="00F061B7"/>
    <w:rsid w:val="00F13993"/>
    <w:rsid w:val="00F20F0A"/>
    <w:rsid w:val="00F2745F"/>
    <w:rsid w:val="00F3357B"/>
    <w:rsid w:val="00F341F8"/>
    <w:rsid w:val="00F36BDD"/>
    <w:rsid w:val="00F46162"/>
    <w:rsid w:val="00F50DCE"/>
    <w:rsid w:val="00F51C1E"/>
    <w:rsid w:val="00F54451"/>
    <w:rsid w:val="00F56947"/>
    <w:rsid w:val="00F579FE"/>
    <w:rsid w:val="00F610C6"/>
    <w:rsid w:val="00F65DCD"/>
    <w:rsid w:val="00F76EB8"/>
    <w:rsid w:val="00F7777B"/>
    <w:rsid w:val="00F77A45"/>
    <w:rsid w:val="00F8345D"/>
    <w:rsid w:val="00F874C4"/>
    <w:rsid w:val="00F94562"/>
    <w:rsid w:val="00F951AA"/>
    <w:rsid w:val="00FA1B4A"/>
    <w:rsid w:val="00FA320A"/>
    <w:rsid w:val="00FB4205"/>
    <w:rsid w:val="00FC1CC2"/>
    <w:rsid w:val="00FC4420"/>
    <w:rsid w:val="00FC47D9"/>
    <w:rsid w:val="00FE2F14"/>
    <w:rsid w:val="00FE4BD2"/>
    <w:rsid w:val="00FF5D2D"/>
    <w:rsid w:val="00FF636A"/>
  </w:rsids>
  <m:mathPr>
    <m:mathFont m:val="MS Mincho"/>
    <m:brkBin m:val="before"/>
    <m:brkBinSub m:val="--"/>
    <m:smallFrac/>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51F8"/>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apple-converted-space">
    <w:name w:val="apple-converted-space"/>
    <w:basedOn w:val="DefaultParagraphFont"/>
    <w:rsid w:val="001F6667"/>
  </w:style>
  <w:style w:type="character" w:styleId="Emphasis">
    <w:name w:val="Emphasis"/>
    <w:basedOn w:val="DefaultParagraphFont"/>
    <w:uiPriority w:val="20"/>
    <w:qFormat/>
    <w:rsid w:val="001F6667"/>
    <w:rPr>
      <w:i/>
      <w:iCs/>
    </w:rPr>
  </w:style>
  <w:style w:type="character" w:styleId="FollowedHyperlink">
    <w:name w:val="FollowedHyperlink"/>
    <w:basedOn w:val="DefaultParagraphFont"/>
    <w:uiPriority w:val="99"/>
    <w:semiHidden/>
    <w:unhideWhenUsed/>
    <w:rsid w:val="00FF636A"/>
    <w:rPr>
      <w:color w:val="800080" w:themeColor="followedHyperlink"/>
      <w:u w:val="single"/>
    </w:rPr>
  </w:style>
  <w:style w:type="character" w:styleId="CommentReference">
    <w:name w:val="annotation reference"/>
    <w:basedOn w:val="DefaultParagraphFont"/>
    <w:uiPriority w:val="99"/>
    <w:semiHidden/>
    <w:unhideWhenUsed/>
    <w:rsid w:val="00050E07"/>
    <w:rPr>
      <w:sz w:val="18"/>
      <w:szCs w:val="18"/>
    </w:rPr>
  </w:style>
  <w:style w:type="paragraph" w:styleId="CommentText">
    <w:name w:val="annotation text"/>
    <w:basedOn w:val="Normal"/>
    <w:link w:val="CommentTextChar"/>
    <w:uiPriority w:val="99"/>
    <w:semiHidden/>
    <w:unhideWhenUsed/>
    <w:rsid w:val="00050E07"/>
    <w:pPr>
      <w:spacing w:line="240" w:lineRule="auto"/>
    </w:pPr>
    <w:rPr>
      <w:sz w:val="24"/>
      <w:szCs w:val="24"/>
    </w:rPr>
  </w:style>
  <w:style w:type="character" w:customStyle="1" w:styleId="CommentTextChar">
    <w:name w:val="Comment Text Char"/>
    <w:basedOn w:val="DefaultParagraphFont"/>
    <w:link w:val="CommentText"/>
    <w:uiPriority w:val="99"/>
    <w:semiHidden/>
    <w:rsid w:val="00050E07"/>
    <w:rPr>
      <w:sz w:val="24"/>
      <w:szCs w:val="24"/>
    </w:rPr>
  </w:style>
  <w:style w:type="paragraph" w:styleId="CommentSubject">
    <w:name w:val="annotation subject"/>
    <w:basedOn w:val="CommentText"/>
    <w:next w:val="CommentText"/>
    <w:link w:val="CommentSubjectChar"/>
    <w:uiPriority w:val="99"/>
    <w:semiHidden/>
    <w:unhideWhenUsed/>
    <w:rsid w:val="00050E07"/>
    <w:rPr>
      <w:b/>
      <w:bCs/>
      <w:sz w:val="20"/>
      <w:szCs w:val="20"/>
    </w:rPr>
  </w:style>
  <w:style w:type="character" w:customStyle="1" w:styleId="CommentSubjectChar">
    <w:name w:val="Comment Subject Char"/>
    <w:basedOn w:val="CommentTextChar"/>
    <w:link w:val="CommentSubject"/>
    <w:uiPriority w:val="99"/>
    <w:semiHidden/>
    <w:rsid w:val="00050E07"/>
    <w:rPr>
      <w:b/>
      <w:bCs/>
      <w:sz w:val="20"/>
      <w:szCs w:val="20"/>
    </w:rPr>
  </w:style>
  <w:style w:type="paragraph" w:styleId="Revision">
    <w:name w:val="Revision"/>
    <w:hidden/>
    <w:uiPriority w:val="99"/>
    <w:semiHidden/>
    <w:rsid w:val="00731510"/>
    <w:pPr>
      <w:spacing w:after="0" w:line="240" w:lineRule="auto"/>
    </w:pPr>
  </w:style>
  <w:style w:type="paragraph" w:customStyle="1" w:styleId="EndNoteBibliographyTitle">
    <w:name w:val="EndNote Bibliography Title"/>
    <w:basedOn w:val="Normal"/>
    <w:rsid w:val="001C3988"/>
    <w:pPr>
      <w:spacing w:after="0"/>
      <w:jc w:val="center"/>
    </w:pPr>
    <w:rPr>
      <w:rFonts w:ascii="Calibri" w:hAnsi="Calibri"/>
    </w:rPr>
  </w:style>
  <w:style w:type="paragraph" w:customStyle="1" w:styleId="EndNoteBibliography">
    <w:name w:val="EndNote Bibliography"/>
    <w:basedOn w:val="Normal"/>
    <w:rsid w:val="001C3988"/>
    <w:pPr>
      <w:spacing w:line="240" w:lineRule="auto"/>
    </w:pPr>
    <w:rPr>
      <w:rFonts w:ascii="Calibri" w:hAnsi="Calibri"/>
    </w:rPr>
  </w:style>
</w:styles>
</file>

<file path=word/webSettings.xml><?xml version="1.0" encoding="utf-8"?>
<w:webSettings xmlns:r="http://schemas.openxmlformats.org/officeDocument/2006/relationships" xmlns:w="http://schemas.openxmlformats.org/wordprocessingml/2006/main">
  <w:divs>
    <w:div w:id="31809329">
      <w:bodyDiv w:val="1"/>
      <w:marLeft w:val="0"/>
      <w:marRight w:val="0"/>
      <w:marTop w:val="0"/>
      <w:marBottom w:val="0"/>
      <w:divBdr>
        <w:top w:val="none" w:sz="0" w:space="0" w:color="auto"/>
        <w:left w:val="none" w:sz="0" w:space="0" w:color="auto"/>
        <w:bottom w:val="none" w:sz="0" w:space="0" w:color="auto"/>
        <w:right w:val="none" w:sz="0" w:space="0" w:color="auto"/>
      </w:divBdr>
      <w:divsChild>
        <w:div w:id="961107747">
          <w:marLeft w:val="0"/>
          <w:marRight w:val="0"/>
          <w:marTop w:val="0"/>
          <w:marBottom w:val="0"/>
          <w:divBdr>
            <w:top w:val="none" w:sz="0" w:space="0" w:color="auto"/>
            <w:left w:val="none" w:sz="0" w:space="0" w:color="auto"/>
            <w:bottom w:val="none" w:sz="0" w:space="0" w:color="auto"/>
            <w:right w:val="none" w:sz="0" w:space="0" w:color="auto"/>
          </w:divBdr>
          <w:divsChild>
            <w:div w:id="200176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3501">
      <w:bodyDiv w:val="1"/>
      <w:marLeft w:val="0"/>
      <w:marRight w:val="0"/>
      <w:marTop w:val="0"/>
      <w:marBottom w:val="0"/>
      <w:divBdr>
        <w:top w:val="none" w:sz="0" w:space="0" w:color="auto"/>
        <w:left w:val="none" w:sz="0" w:space="0" w:color="auto"/>
        <w:bottom w:val="none" w:sz="0" w:space="0" w:color="auto"/>
        <w:right w:val="none" w:sz="0" w:space="0" w:color="auto"/>
      </w:divBdr>
    </w:div>
    <w:div w:id="160125300">
      <w:bodyDiv w:val="1"/>
      <w:marLeft w:val="0"/>
      <w:marRight w:val="0"/>
      <w:marTop w:val="0"/>
      <w:marBottom w:val="0"/>
      <w:divBdr>
        <w:top w:val="none" w:sz="0" w:space="0" w:color="auto"/>
        <w:left w:val="none" w:sz="0" w:space="0" w:color="auto"/>
        <w:bottom w:val="none" w:sz="0" w:space="0" w:color="auto"/>
        <w:right w:val="none" w:sz="0" w:space="0" w:color="auto"/>
      </w:divBdr>
    </w:div>
    <w:div w:id="190414636">
      <w:bodyDiv w:val="1"/>
      <w:marLeft w:val="0"/>
      <w:marRight w:val="0"/>
      <w:marTop w:val="0"/>
      <w:marBottom w:val="0"/>
      <w:divBdr>
        <w:top w:val="none" w:sz="0" w:space="0" w:color="auto"/>
        <w:left w:val="none" w:sz="0" w:space="0" w:color="auto"/>
        <w:bottom w:val="none" w:sz="0" w:space="0" w:color="auto"/>
        <w:right w:val="none" w:sz="0" w:space="0" w:color="auto"/>
      </w:divBdr>
    </w:div>
    <w:div w:id="195655712">
      <w:bodyDiv w:val="1"/>
      <w:marLeft w:val="0"/>
      <w:marRight w:val="0"/>
      <w:marTop w:val="0"/>
      <w:marBottom w:val="0"/>
      <w:divBdr>
        <w:top w:val="none" w:sz="0" w:space="0" w:color="auto"/>
        <w:left w:val="none" w:sz="0" w:space="0" w:color="auto"/>
        <w:bottom w:val="none" w:sz="0" w:space="0" w:color="auto"/>
        <w:right w:val="none" w:sz="0" w:space="0" w:color="auto"/>
      </w:divBdr>
    </w:div>
    <w:div w:id="238098902">
      <w:bodyDiv w:val="1"/>
      <w:marLeft w:val="0"/>
      <w:marRight w:val="0"/>
      <w:marTop w:val="0"/>
      <w:marBottom w:val="0"/>
      <w:divBdr>
        <w:top w:val="none" w:sz="0" w:space="0" w:color="auto"/>
        <w:left w:val="none" w:sz="0" w:space="0" w:color="auto"/>
        <w:bottom w:val="none" w:sz="0" w:space="0" w:color="auto"/>
        <w:right w:val="none" w:sz="0" w:space="0" w:color="auto"/>
      </w:divBdr>
      <w:divsChild>
        <w:div w:id="1551065796">
          <w:marLeft w:val="0"/>
          <w:marRight w:val="0"/>
          <w:marTop w:val="0"/>
          <w:marBottom w:val="0"/>
          <w:divBdr>
            <w:top w:val="none" w:sz="0" w:space="0" w:color="auto"/>
            <w:left w:val="none" w:sz="0" w:space="0" w:color="auto"/>
            <w:bottom w:val="none" w:sz="0" w:space="0" w:color="auto"/>
            <w:right w:val="none" w:sz="0" w:space="0" w:color="auto"/>
          </w:divBdr>
          <w:divsChild>
            <w:div w:id="206937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184576">
      <w:bodyDiv w:val="1"/>
      <w:marLeft w:val="0"/>
      <w:marRight w:val="0"/>
      <w:marTop w:val="0"/>
      <w:marBottom w:val="0"/>
      <w:divBdr>
        <w:top w:val="none" w:sz="0" w:space="0" w:color="auto"/>
        <w:left w:val="none" w:sz="0" w:space="0" w:color="auto"/>
        <w:bottom w:val="none" w:sz="0" w:space="0" w:color="auto"/>
        <w:right w:val="none" w:sz="0" w:space="0" w:color="auto"/>
      </w:divBdr>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544365813">
      <w:bodyDiv w:val="1"/>
      <w:marLeft w:val="0"/>
      <w:marRight w:val="0"/>
      <w:marTop w:val="0"/>
      <w:marBottom w:val="0"/>
      <w:divBdr>
        <w:top w:val="none" w:sz="0" w:space="0" w:color="auto"/>
        <w:left w:val="none" w:sz="0" w:space="0" w:color="auto"/>
        <w:bottom w:val="none" w:sz="0" w:space="0" w:color="auto"/>
        <w:right w:val="none" w:sz="0" w:space="0" w:color="auto"/>
      </w:divBdr>
    </w:div>
    <w:div w:id="587812501">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26360261">
      <w:bodyDiv w:val="1"/>
      <w:marLeft w:val="0"/>
      <w:marRight w:val="0"/>
      <w:marTop w:val="0"/>
      <w:marBottom w:val="0"/>
      <w:divBdr>
        <w:top w:val="none" w:sz="0" w:space="0" w:color="auto"/>
        <w:left w:val="none" w:sz="0" w:space="0" w:color="auto"/>
        <w:bottom w:val="none" w:sz="0" w:space="0" w:color="auto"/>
        <w:right w:val="none" w:sz="0" w:space="0" w:color="auto"/>
      </w:divBdr>
    </w:div>
    <w:div w:id="848522438">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68607351">
      <w:bodyDiv w:val="1"/>
      <w:marLeft w:val="0"/>
      <w:marRight w:val="0"/>
      <w:marTop w:val="0"/>
      <w:marBottom w:val="0"/>
      <w:divBdr>
        <w:top w:val="none" w:sz="0" w:space="0" w:color="auto"/>
        <w:left w:val="none" w:sz="0" w:space="0" w:color="auto"/>
        <w:bottom w:val="none" w:sz="0" w:space="0" w:color="auto"/>
        <w:right w:val="none" w:sz="0" w:space="0" w:color="auto"/>
      </w:divBdr>
    </w:div>
    <w:div w:id="1374043685">
      <w:bodyDiv w:val="1"/>
      <w:marLeft w:val="0"/>
      <w:marRight w:val="0"/>
      <w:marTop w:val="0"/>
      <w:marBottom w:val="0"/>
      <w:divBdr>
        <w:top w:val="none" w:sz="0" w:space="0" w:color="auto"/>
        <w:left w:val="none" w:sz="0" w:space="0" w:color="auto"/>
        <w:bottom w:val="none" w:sz="0" w:space="0" w:color="auto"/>
        <w:right w:val="none" w:sz="0" w:space="0" w:color="auto"/>
      </w:divBdr>
      <w:divsChild>
        <w:div w:id="209536240">
          <w:marLeft w:val="0"/>
          <w:marRight w:val="0"/>
          <w:marTop w:val="0"/>
          <w:marBottom w:val="0"/>
          <w:divBdr>
            <w:top w:val="none" w:sz="0" w:space="0" w:color="auto"/>
            <w:left w:val="none" w:sz="0" w:space="0" w:color="auto"/>
            <w:bottom w:val="none" w:sz="0" w:space="0" w:color="auto"/>
            <w:right w:val="none" w:sz="0" w:space="0" w:color="auto"/>
          </w:divBdr>
          <w:divsChild>
            <w:div w:id="19033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31897506">
      <w:bodyDiv w:val="1"/>
      <w:marLeft w:val="0"/>
      <w:marRight w:val="0"/>
      <w:marTop w:val="0"/>
      <w:marBottom w:val="0"/>
      <w:divBdr>
        <w:top w:val="none" w:sz="0" w:space="0" w:color="auto"/>
        <w:left w:val="none" w:sz="0" w:space="0" w:color="auto"/>
        <w:bottom w:val="none" w:sz="0" w:space="0" w:color="auto"/>
        <w:right w:val="none" w:sz="0" w:space="0" w:color="auto"/>
      </w:divBdr>
    </w:div>
    <w:div w:id="1440564632">
      <w:bodyDiv w:val="1"/>
      <w:marLeft w:val="0"/>
      <w:marRight w:val="0"/>
      <w:marTop w:val="0"/>
      <w:marBottom w:val="0"/>
      <w:divBdr>
        <w:top w:val="none" w:sz="0" w:space="0" w:color="auto"/>
        <w:left w:val="none" w:sz="0" w:space="0" w:color="auto"/>
        <w:bottom w:val="none" w:sz="0" w:space="0" w:color="auto"/>
        <w:right w:val="none" w:sz="0" w:space="0" w:color="auto"/>
      </w:divBdr>
    </w:div>
    <w:div w:id="1825462262">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929461635">
      <w:bodyDiv w:val="1"/>
      <w:marLeft w:val="0"/>
      <w:marRight w:val="0"/>
      <w:marTop w:val="0"/>
      <w:marBottom w:val="0"/>
      <w:divBdr>
        <w:top w:val="none" w:sz="0" w:space="0" w:color="auto"/>
        <w:left w:val="none" w:sz="0" w:space="0" w:color="auto"/>
        <w:bottom w:val="none" w:sz="0" w:space="0" w:color="auto"/>
        <w:right w:val="none" w:sz="0" w:space="0" w:color="auto"/>
      </w:divBdr>
    </w:div>
    <w:div w:id="1944026894">
      <w:bodyDiv w:val="1"/>
      <w:marLeft w:val="0"/>
      <w:marRight w:val="0"/>
      <w:marTop w:val="0"/>
      <w:marBottom w:val="0"/>
      <w:divBdr>
        <w:top w:val="none" w:sz="0" w:space="0" w:color="auto"/>
        <w:left w:val="none" w:sz="0" w:space="0" w:color="auto"/>
        <w:bottom w:val="none" w:sz="0" w:space="0" w:color="auto"/>
        <w:right w:val="none" w:sz="0" w:space="0" w:color="auto"/>
      </w:divBdr>
    </w:div>
    <w:div w:id="2099905816">
      <w:bodyDiv w:val="1"/>
      <w:marLeft w:val="0"/>
      <w:marRight w:val="0"/>
      <w:marTop w:val="0"/>
      <w:marBottom w:val="0"/>
      <w:divBdr>
        <w:top w:val="none" w:sz="0" w:space="0" w:color="auto"/>
        <w:left w:val="none" w:sz="0" w:space="0" w:color="auto"/>
        <w:bottom w:val="none" w:sz="0" w:space="0" w:color="auto"/>
        <w:right w:val="none" w:sz="0" w:space="0" w:color="auto"/>
      </w:divBdr>
      <w:divsChild>
        <w:div w:id="1300719603">
          <w:marLeft w:val="0"/>
          <w:marRight w:val="0"/>
          <w:marTop w:val="0"/>
          <w:marBottom w:val="0"/>
          <w:divBdr>
            <w:top w:val="none" w:sz="0" w:space="0" w:color="auto"/>
            <w:left w:val="none" w:sz="0" w:space="0" w:color="auto"/>
            <w:bottom w:val="none" w:sz="0" w:space="0" w:color="auto"/>
            <w:right w:val="none" w:sz="0" w:space="0" w:color="auto"/>
          </w:divBdr>
          <w:divsChild>
            <w:div w:id="52829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OHDSI/CohortMethod" TargetMode="External"/><Relationship Id="rId20" Type="http://schemas.openxmlformats.org/officeDocument/2006/relationships/hyperlink" Target="http://omop.org/cdm" TargetMode="External"/><Relationship Id="rId21" Type="http://schemas.openxmlformats.org/officeDocument/2006/relationships/hyperlink" Target="http://hix.jnj.com/achilles/" TargetMode="External"/><Relationship Id="rId22" Type="http://schemas.openxmlformats.org/officeDocument/2006/relationships/hyperlink" Target="https://nlp01.regenstrief.org/Achilles" TargetMode="External"/><Relationship Id="rId23" Type="http://schemas.openxmlformats.org/officeDocument/2006/relationships/header" Target="header1.xml"/><Relationship Id="rId24" Type="http://schemas.openxmlformats.org/officeDocument/2006/relationships/footer" Target="footer1.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omop.org/cdm" TargetMode="External"/><Relationship Id="rId11" Type="http://schemas.openxmlformats.org/officeDocument/2006/relationships/hyperlink" Target="https://github.com/OHDSI/CommonDataModel" TargetMode="External"/><Relationship Id="rId12" Type="http://schemas.openxmlformats.org/officeDocument/2006/relationships/hyperlink" Target="http://omop.org/cdm" TargetMode="External"/><Relationship Id="rId13" Type="http://schemas.openxmlformats.org/officeDocument/2006/relationships/hyperlink" Target="http://hix.jnj.com/achilles/" TargetMode="External"/><Relationship Id="rId14" Type="http://schemas.openxmlformats.org/officeDocument/2006/relationships/hyperlink" Target="http://omop.org/cdm" TargetMode="External"/><Relationship Id="rId15" Type="http://schemas.openxmlformats.org/officeDocument/2006/relationships/hyperlink" Target="http://hix.jnj.com/achilles/" TargetMode="External"/><Relationship Id="rId16" Type="http://schemas.openxmlformats.org/officeDocument/2006/relationships/hyperlink" Target="http://omop.org/cdm" TargetMode="External"/><Relationship Id="rId17" Type="http://schemas.openxmlformats.org/officeDocument/2006/relationships/hyperlink" Target="http://hix.jnj.com/achilles/" TargetMode="External"/><Relationship Id="rId18" Type="http://schemas.openxmlformats.org/officeDocument/2006/relationships/hyperlink" Target="http://omop.org/cdm" TargetMode="External"/><Relationship Id="rId19" Type="http://schemas.openxmlformats.org/officeDocument/2006/relationships/hyperlink" Target="http://hix.jnj.com/achille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ohdsi.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87FC32-303F-8F48-86B1-39E53CEBA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194</Words>
  <Characters>23906</Characters>
  <Application>Microsoft Macintosh Word</Application>
  <DocSecurity>0</DocSecurity>
  <Lines>199</Lines>
  <Paragraphs>47</Paragraphs>
  <ScaleCrop>false</ScaleCrop>
  <HeadingPairs>
    <vt:vector size="2" baseType="variant">
      <vt:variant>
        <vt:lpstr>제목</vt:lpstr>
      </vt:variant>
      <vt:variant>
        <vt:i4>1</vt:i4>
      </vt:variant>
    </vt:vector>
  </HeadingPairs>
  <TitlesOfParts>
    <vt:vector size="1" baseType="lpstr">
      <vt:lpstr/>
    </vt:vector>
  </TitlesOfParts>
  <Company>Johnson &amp; Johnson</Company>
  <LinksUpToDate>false</LinksUpToDate>
  <CharactersWithSpaces>293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Marc Suchard</cp:lastModifiedBy>
  <cp:revision>2</cp:revision>
  <dcterms:created xsi:type="dcterms:W3CDTF">2017-03-24T18:37:00Z</dcterms:created>
  <dcterms:modified xsi:type="dcterms:W3CDTF">2017-03-24T18:37:00Z</dcterms:modified>
</cp:coreProperties>
</file>